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275D57BD" w:rsidR="00D45847" w:rsidRPr="00296687" w:rsidRDefault="00377249">
      <w:pPr>
        <w:pStyle w:val="Subtitlefrontpage"/>
        <w:rPr>
          <w:lang w:val="en-US"/>
        </w:rPr>
      </w:pPr>
      <w:r>
        <w:rPr>
          <w:lang w:val="en-US"/>
        </w:rPr>
        <w:t>Olivia Imner</w:t>
      </w:r>
    </w:p>
    <w:p w14:paraId="7181EB32" w14:textId="22E45586" w:rsidR="00D45847" w:rsidRPr="00296687" w:rsidRDefault="00227C8F">
      <w:pPr>
        <w:rPr>
          <w:rFonts w:ascii="Verdana" w:hAnsi="Verdana"/>
          <w:color w:val="17365D" w:themeColor="text2" w:themeShade="BF"/>
          <w:sz w:val="28"/>
          <w:lang w:val="en-US"/>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3B6F74" w:rsidRDefault="003B6F74">
                            <w:pPr>
                              <w:pStyle w:val="Frontpagetext"/>
                              <w:rPr>
                                <w:sz w:val="28"/>
                                <w:szCs w:val="28"/>
                              </w:rPr>
                            </w:pPr>
                            <w:r>
                              <w:rPr>
                                <w:sz w:val="28"/>
                                <w:szCs w:val="28"/>
                              </w:rPr>
                              <w:t xml:space="preserve">Institutionen för data- </w:t>
                            </w:r>
                            <w:r>
                              <w:rPr>
                                <w:sz w:val="28"/>
                                <w:szCs w:val="28"/>
                              </w:rPr>
                              <w:br/>
                              <w:t>och systemvetenskap</w:t>
                            </w:r>
                          </w:p>
                          <w:p w14:paraId="205AAAC7" w14:textId="7B80CB52" w:rsidR="003B6F74" w:rsidRDefault="003B6F74">
                            <w:pPr>
                              <w:pStyle w:val="TextBox"/>
                            </w:pPr>
                            <w:r>
                              <w:t xml:space="preserve">Examensarbete 15 </w:t>
                            </w:r>
                            <w:proofErr w:type="spellStart"/>
                            <w:r>
                              <w:t>hp</w:t>
                            </w:r>
                            <w:proofErr w:type="spellEnd"/>
                            <w:r>
                              <w:t xml:space="preserve"> </w:t>
                            </w:r>
                          </w:p>
                          <w:p w14:paraId="51566511" w14:textId="56C802BE" w:rsidR="003B6F74" w:rsidRDefault="003B6F74">
                            <w:pPr>
                              <w:pStyle w:val="Textruta"/>
                            </w:pPr>
                            <w:r>
                              <w:t xml:space="preserve">Data- och systemvetenskap (180 </w:t>
                            </w:r>
                            <w:proofErr w:type="spellStart"/>
                            <w:r>
                              <w:t>hp</w:t>
                            </w:r>
                            <w:proofErr w:type="spellEnd"/>
                            <w:r>
                              <w:t xml:space="preserve">) </w:t>
                            </w:r>
                          </w:p>
                          <w:p w14:paraId="7A700FAB" w14:textId="05793D08" w:rsidR="003B6F74" w:rsidRDefault="003B6F74">
                            <w:pPr>
                              <w:pStyle w:val="Textruta"/>
                            </w:pPr>
                            <w:r>
                              <w:t>Höstterminen 2018</w:t>
                            </w:r>
                          </w:p>
                          <w:p w14:paraId="381612CD" w14:textId="77777777" w:rsidR="003B6F74" w:rsidRDefault="003B6F74">
                            <w:pPr>
                              <w:pStyle w:val="Textruta"/>
                            </w:pPr>
                            <w:r>
                              <w:t>Handledare: Robert Ramberg</w:t>
                            </w:r>
                          </w:p>
                          <w:p w14:paraId="41DC09BB" w14:textId="358B72E7" w:rsidR="003B6F74" w:rsidRDefault="003B6F74">
                            <w:pPr>
                              <w:pStyle w:val="Textruta"/>
                            </w:pPr>
                            <w:r>
                              <w:t>Granskare: Patrik Hernvall</w:t>
                            </w:r>
                          </w:p>
                          <w:p w14:paraId="316E1ACF" w14:textId="77777777" w:rsidR="003B6F74" w:rsidRPr="00EE4EEC" w:rsidRDefault="003B6F74">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3B6F74" w:rsidRPr="00296687" w:rsidRDefault="003B6F74">
                            <w:pPr>
                              <w:pStyle w:val="TextBox"/>
                              <w:rPr>
                                <w:lang w:val="en-US"/>
                              </w:rPr>
                            </w:pPr>
                          </w:p>
                        </w:txbxContent>
                      </wps:txbx>
                      <wps:bodyPr bIns="0" anchor="b">
                        <a:noAutofit/>
                      </wps:bodyPr>
                    </wps:wsp>
                  </a:graphicData>
                </a:graphic>
              </wp:anchor>
            </w:drawing>
          </mc:Choice>
          <mc:Fallback xmlns:w15="http://schemas.microsoft.com/office/word/2012/wordml">
            <w:pict>
              <v:rect w14:anchorId="61E51621"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076C9D" w:rsidRDefault="00076C9D">
                      <w:pPr>
                        <w:pStyle w:val="Frontpagetext"/>
                        <w:rPr>
                          <w:sz w:val="28"/>
                          <w:szCs w:val="28"/>
                        </w:rPr>
                      </w:pPr>
                      <w:r>
                        <w:rPr>
                          <w:sz w:val="28"/>
                          <w:szCs w:val="28"/>
                        </w:rPr>
                        <w:t xml:space="preserve">Institutionen för data- </w:t>
                      </w:r>
                      <w:r>
                        <w:rPr>
                          <w:sz w:val="28"/>
                          <w:szCs w:val="28"/>
                        </w:rPr>
                        <w:br/>
                        <w:t>och systemvetenskap</w:t>
                      </w:r>
                    </w:p>
                    <w:p w14:paraId="205AAAC7" w14:textId="7B80CB52" w:rsidR="00076C9D" w:rsidRDefault="00076C9D">
                      <w:pPr>
                        <w:pStyle w:val="TextBox"/>
                      </w:pPr>
                      <w:r>
                        <w:t xml:space="preserve">Examensarbete 15 </w:t>
                      </w:r>
                      <w:proofErr w:type="spellStart"/>
                      <w:r>
                        <w:t>hp</w:t>
                      </w:r>
                      <w:proofErr w:type="spellEnd"/>
                      <w:r>
                        <w:t xml:space="preserve"> </w:t>
                      </w:r>
                    </w:p>
                    <w:p w14:paraId="51566511" w14:textId="56C802BE" w:rsidR="00076C9D" w:rsidRDefault="00076C9D">
                      <w:pPr>
                        <w:pStyle w:val="Textruta"/>
                      </w:pPr>
                      <w:r>
                        <w:t xml:space="preserve">Data- och systemvetenskap (180 </w:t>
                      </w:r>
                      <w:proofErr w:type="spellStart"/>
                      <w:r>
                        <w:t>hp</w:t>
                      </w:r>
                      <w:proofErr w:type="spellEnd"/>
                      <w:r>
                        <w:t xml:space="preserve">) </w:t>
                      </w:r>
                    </w:p>
                    <w:p w14:paraId="7A700FAB" w14:textId="05793D08" w:rsidR="00076C9D" w:rsidRDefault="00076C9D">
                      <w:pPr>
                        <w:pStyle w:val="Textruta"/>
                      </w:pPr>
                      <w:r>
                        <w:t>Höstterminen 2018</w:t>
                      </w:r>
                    </w:p>
                    <w:p w14:paraId="381612CD" w14:textId="77777777" w:rsidR="00076C9D" w:rsidRDefault="00076C9D">
                      <w:pPr>
                        <w:pStyle w:val="Textruta"/>
                      </w:pPr>
                      <w:r>
                        <w:t>Handledare: Robert Ramberg</w:t>
                      </w:r>
                    </w:p>
                    <w:p w14:paraId="41DC09BB" w14:textId="358B72E7" w:rsidR="00076C9D" w:rsidRDefault="00076C9D">
                      <w:pPr>
                        <w:pStyle w:val="Textruta"/>
                      </w:pPr>
                      <w:r>
                        <w:t>Granskare: Patrik Hernvall</w:t>
                      </w:r>
                    </w:p>
                    <w:p w14:paraId="316E1ACF" w14:textId="77777777" w:rsidR="00076C9D" w:rsidRPr="00EE4EEC" w:rsidRDefault="00076C9D">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076C9D" w:rsidRPr="00296687" w:rsidRDefault="00076C9D">
                      <w:pPr>
                        <w:pStyle w:val="TextBox"/>
                        <w:rPr>
                          <w:lang w:val="en-US"/>
                        </w:rPr>
                      </w:pPr>
                    </w:p>
                  </w:txbxContent>
                </v:textbox>
                <w10:wrap type="square" anchory="margin"/>
              </v:rect>
            </w:pict>
          </mc:Fallback>
        </mc:AlternateContent>
      </w:r>
      <w:r w:rsidR="00850895" w:rsidRPr="00296687">
        <w:rPr>
          <w:lang w:val="en-US"/>
        </w:rPr>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r w:rsidRPr="00AC7EB3">
        <w:rPr>
          <w:i/>
          <w:sz w:val="22"/>
          <w:szCs w:val="22"/>
          <w:lang w:val="en-US"/>
        </w:rPr>
        <w:t xml:space="preserve">participat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463FEC7D"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6A4D3DE7" w14:textId="77777777" w:rsidR="00D45847" w:rsidRPr="004E58AD" w:rsidRDefault="00850895">
      <w:pPr>
        <w:pStyle w:val="Tableofcontent"/>
        <w:rPr>
          <w:sz w:val="32"/>
          <w:szCs w:val="32"/>
        </w:rPr>
      </w:pPr>
      <w:r w:rsidRPr="004E58AD">
        <w:rPr>
          <w:sz w:val="32"/>
          <w:szCs w:val="32"/>
        </w:rPr>
        <w:lastRenderedPageBreak/>
        <w:t>Innehåll</w:t>
      </w:r>
    </w:p>
    <w:p w14:paraId="5A6C6C1B" w14:textId="77777777" w:rsidR="003B6F74" w:rsidRDefault="00850895">
      <w:pPr>
        <w:pStyle w:val="Innehll1"/>
        <w:rPr>
          <w:rFonts w:eastAsiaTheme="minorEastAsia"/>
          <w:b w:val="0"/>
          <w:noProof/>
          <w:lang w:eastAsia="ja-JP"/>
        </w:rPr>
      </w:pPr>
      <w:r>
        <w:rPr>
          <w:rFonts w:ascii="Verdana" w:hAnsi="Verdana"/>
        </w:rPr>
        <w:fldChar w:fldCharType="begin"/>
      </w:r>
      <w:r>
        <w:instrText>TOC \z \o "1-3" \u \h</w:instrText>
      </w:r>
      <w:r>
        <w:rPr>
          <w:rFonts w:ascii="Verdana" w:hAnsi="Verdana"/>
        </w:rPr>
        <w:fldChar w:fldCharType="separate"/>
      </w:r>
      <w:r w:rsidR="003B6F74">
        <w:rPr>
          <w:noProof/>
        </w:rPr>
        <w:t>I. Synopsis</w:t>
      </w:r>
      <w:r w:rsidR="003B6F74">
        <w:rPr>
          <w:noProof/>
        </w:rPr>
        <w:tab/>
      </w:r>
      <w:r w:rsidR="003B6F74">
        <w:rPr>
          <w:noProof/>
        </w:rPr>
        <w:fldChar w:fldCharType="begin"/>
      </w:r>
      <w:r w:rsidR="003B6F74">
        <w:rPr>
          <w:noProof/>
        </w:rPr>
        <w:instrText xml:space="preserve"> PAGEREF _Toc413956558 \h </w:instrText>
      </w:r>
      <w:r w:rsidR="003B6F74">
        <w:rPr>
          <w:noProof/>
        </w:rPr>
      </w:r>
      <w:r w:rsidR="003B6F74">
        <w:rPr>
          <w:noProof/>
        </w:rPr>
        <w:fldChar w:fldCharType="separate"/>
      </w:r>
      <w:r w:rsidR="003B6F74">
        <w:rPr>
          <w:noProof/>
        </w:rPr>
        <w:t>6</w:t>
      </w:r>
      <w:r w:rsidR="003B6F74">
        <w:rPr>
          <w:noProof/>
        </w:rPr>
        <w:fldChar w:fldCharType="end"/>
      </w:r>
    </w:p>
    <w:p w14:paraId="0C7C2373" w14:textId="77777777" w:rsidR="003B6F74" w:rsidRDefault="003B6F74">
      <w:pPr>
        <w:pStyle w:val="Innehll1"/>
        <w:rPr>
          <w:rFonts w:eastAsiaTheme="minorEastAsia"/>
          <w:b w:val="0"/>
          <w:noProof/>
          <w:lang w:eastAsia="ja-JP"/>
        </w:rPr>
      </w:pPr>
      <w:r>
        <w:rPr>
          <w:noProof/>
        </w:rPr>
        <w:t>II. Introduktion</w:t>
      </w:r>
      <w:r>
        <w:rPr>
          <w:noProof/>
        </w:rPr>
        <w:tab/>
      </w:r>
      <w:r>
        <w:rPr>
          <w:noProof/>
        </w:rPr>
        <w:fldChar w:fldCharType="begin"/>
      </w:r>
      <w:r>
        <w:rPr>
          <w:noProof/>
        </w:rPr>
        <w:instrText xml:space="preserve"> PAGEREF _Toc413956559 \h </w:instrText>
      </w:r>
      <w:r>
        <w:rPr>
          <w:noProof/>
        </w:rPr>
      </w:r>
      <w:r>
        <w:rPr>
          <w:noProof/>
        </w:rPr>
        <w:fldChar w:fldCharType="separate"/>
      </w:r>
      <w:r>
        <w:rPr>
          <w:noProof/>
        </w:rPr>
        <w:t>8</w:t>
      </w:r>
      <w:r>
        <w:rPr>
          <w:noProof/>
        </w:rPr>
        <w:fldChar w:fldCharType="end"/>
      </w:r>
    </w:p>
    <w:p w14:paraId="1168ABE0" w14:textId="77777777" w:rsidR="003B6F74" w:rsidRDefault="003B6F74">
      <w:pPr>
        <w:pStyle w:val="Innehll1"/>
        <w:rPr>
          <w:rFonts w:eastAsiaTheme="minorEastAsia"/>
          <w:b w:val="0"/>
          <w:noProof/>
          <w:lang w:eastAsia="ja-JP"/>
        </w:rPr>
      </w:pPr>
      <w:r>
        <w:rPr>
          <w:noProof/>
        </w:rPr>
        <w:t>III. Metod</w:t>
      </w:r>
      <w:r>
        <w:rPr>
          <w:noProof/>
        </w:rPr>
        <w:tab/>
      </w:r>
      <w:r>
        <w:rPr>
          <w:noProof/>
        </w:rPr>
        <w:fldChar w:fldCharType="begin"/>
      </w:r>
      <w:r>
        <w:rPr>
          <w:noProof/>
        </w:rPr>
        <w:instrText xml:space="preserve"> PAGEREF _Toc413956560 \h </w:instrText>
      </w:r>
      <w:r>
        <w:rPr>
          <w:noProof/>
        </w:rPr>
      </w:r>
      <w:r>
        <w:rPr>
          <w:noProof/>
        </w:rPr>
        <w:fldChar w:fldCharType="separate"/>
      </w:r>
      <w:r>
        <w:rPr>
          <w:noProof/>
        </w:rPr>
        <w:t>12</w:t>
      </w:r>
      <w:r>
        <w:rPr>
          <w:noProof/>
        </w:rPr>
        <w:fldChar w:fldCharType="end"/>
      </w:r>
    </w:p>
    <w:p w14:paraId="77967395" w14:textId="77777777" w:rsidR="003B6F74" w:rsidRDefault="003B6F74">
      <w:pPr>
        <w:pStyle w:val="Innehll1"/>
        <w:rPr>
          <w:rFonts w:eastAsiaTheme="minorEastAsia"/>
          <w:b w:val="0"/>
          <w:noProof/>
          <w:lang w:eastAsia="ja-JP"/>
        </w:rPr>
      </w:pPr>
      <w:r>
        <w:rPr>
          <w:noProof/>
        </w:rPr>
        <w:t>IV. Resultat</w:t>
      </w:r>
      <w:r>
        <w:rPr>
          <w:noProof/>
        </w:rPr>
        <w:tab/>
      </w:r>
      <w:r>
        <w:rPr>
          <w:noProof/>
        </w:rPr>
        <w:fldChar w:fldCharType="begin"/>
      </w:r>
      <w:r>
        <w:rPr>
          <w:noProof/>
        </w:rPr>
        <w:instrText xml:space="preserve"> PAGEREF _Toc413956561 \h </w:instrText>
      </w:r>
      <w:r>
        <w:rPr>
          <w:noProof/>
        </w:rPr>
      </w:r>
      <w:r>
        <w:rPr>
          <w:noProof/>
        </w:rPr>
        <w:fldChar w:fldCharType="separate"/>
      </w:r>
      <w:r>
        <w:rPr>
          <w:noProof/>
        </w:rPr>
        <w:t>16</w:t>
      </w:r>
      <w:r>
        <w:rPr>
          <w:noProof/>
        </w:rPr>
        <w:fldChar w:fldCharType="end"/>
      </w:r>
    </w:p>
    <w:p w14:paraId="61DD18B5" w14:textId="77777777" w:rsidR="003B6F74" w:rsidRDefault="003B6F74">
      <w:pPr>
        <w:pStyle w:val="Innehll1"/>
        <w:rPr>
          <w:rFonts w:eastAsiaTheme="minorEastAsia"/>
          <w:b w:val="0"/>
          <w:noProof/>
          <w:lang w:eastAsia="ja-JP"/>
        </w:rPr>
      </w:pPr>
      <w:r>
        <w:rPr>
          <w:noProof/>
        </w:rPr>
        <w:t>V. Diskussion</w:t>
      </w:r>
      <w:r>
        <w:rPr>
          <w:noProof/>
        </w:rPr>
        <w:tab/>
      </w:r>
      <w:r>
        <w:rPr>
          <w:noProof/>
        </w:rPr>
        <w:fldChar w:fldCharType="begin"/>
      </w:r>
      <w:r>
        <w:rPr>
          <w:noProof/>
        </w:rPr>
        <w:instrText xml:space="preserve"> PAGEREF _Toc413956562 \h </w:instrText>
      </w:r>
      <w:r>
        <w:rPr>
          <w:noProof/>
        </w:rPr>
      </w:r>
      <w:r>
        <w:rPr>
          <w:noProof/>
        </w:rPr>
        <w:fldChar w:fldCharType="separate"/>
      </w:r>
      <w:r>
        <w:rPr>
          <w:noProof/>
        </w:rPr>
        <w:t>20</w:t>
      </w:r>
      <w:r>
        <w:rPr>
          <w:noProof/>
        </w:rPr>
        <w:fldChar w:fldCharType="end"/>
      </w:r>
    </w:p>
    <w:p w14:paraId="7A09C213" w14:textId="77777777" w:rsidR="003B6F74" w:rsidRDefault="003B6F74">
      <w:pPr>
        <w:pStyle w:val="Innehll1"/>
        <w:rPr>
          <w:rFonts w:eastAsiaTheme="minorEastAsia"/>
          <w:b w:val="0"/>
          <w:noProof/>
          <w:lang w:eastAsia="ja-JP"/>
        </w:rPr>
      </w:pPr>
      <w:r>
        <w:rPr>
          <w:noProof/>
        </w:rPr>
        <w:t>VI. Tack</w:t>
      </w:r>
      <w:r>
        <w:rPr>
          <w:noProof/>
        </w:rPr>
        <w:tab/>
      </w:r>
      <w:r>
        <w:rPr>
          <w:noProof/>
        </w:rPr>
        <w:fldChar w:fldCharType="begin"/>
      </w:r>
      <w:r>
        <w:rPr>
          <w:noProof/>
        </w:rPr>
        <w:instrText xml:space="preserve"> PAGEREF _Toc413956563 \h </w:instrText>
      </w:r>
      <w:r>
        <w:rPr>
          <w:noProof/>
        </w:rPr>
      </w:r>
      <w:r>
        <w:rPr>
          <w:noProof/>
        </w:rPr>
        <w:fldChar w:fldCharType="separate"/>
      </w:r>
      <w:r>
        <w:rPr>
          <w:noProof/>
        </w:rPr>
        <w:t>23</w:t>
      </w:r>
      <w:r>
        <w:rPr>
          <w:noProof/>
        </w:rPr>
        <w:fldChar w:fldCharType="end"/>
      </w:r>
    </w:p>
    <w:p w14:paraId="63674970" w14:textId="77777777" w:rsidR="003B6F74" w:rsidRDefault="003B6F74">
      <w:pPr>
        <w:pStyle w:val="Innehll1"/>
        <w:rPr>
          <w:rFonts w:eastAsiaTheme="minorEastAsia"/>
          <w:b w:val="0"/>
          <w:noProof/>
          <w:lang w:eastAsia="ja-JP"/>
        </w:rPr>
      </w:pPr>
      <w:r>
        <w:rPr>
          <w:noProof/>
        </w:rPr>
        <w:t>VII. Referenser</w:t>
      </w:r>
      <w:r>
        <w:rPr>
          <w:noProof/>
        </w:rPr>
        <w:tab/>
      </w:r>
      <w:r>
        <w:rPr>
          <w:noProof/>
        </w:rPr>
        <w:fldChar w:fldCharType="begin"/>
      </w:r>
      <w:r>
        <w:rPr>
          <w:noProof/>
        </w:rPr>
        <w:instrText xml:space="preserve"> PAGEREF _Toc413956564 \h </w:instrText>
      </w:r>
      <w:r>
        <w:rPr>
          <w:noProof/>
        </w:rPr>
      </w:r>
      <w:r>
        <w:rPr>
          <w:noProof/>
        </w:rPr>
        <w:fldChar w:fldCharType="separate"/>
      </w:r>
      <w:r>
        <w:rPr>
          <w:noProof/>
        </w:rPr>
        <w:t>24</w:t>
      </w:r>
      <w:r>
        <w:rPr>
          <w:noProof/>
        </w:rPr>
        <w:fldChar w:fldCharType="end"/>
      </w:r>
    </w:p>
    <w:p w14:paraId="0C793551" w14:textId="77777777" w:rsidR="003B6F74" w:rsidRDefault="003B6F74">
      <w:pPr>
        <w:pStyle w:val="Innehll1"/>
        <w:rPr>
          <w:rFonts w:eastAsiaTheme="minorEastAsia"/>
          <w:b w:val="0"/>
          <w:noProof/>
          <w:lang w:eastAsia="ja-JP"/>
        </w:rPr>
      </w:pPr>
      <w:r>
        <w:rPr>
          <w:noProof/>
        </w:rPr>
        <w:t>VIII. Bilagor</w:t>
      </w:r>
      <w:r>
        <w:rPr>
          <w:noProof/>
        </w:rPr>
        <w:tab/>
      </w:r>
      <w:r>
        <w:rPr>
          <w:noProof/>
        </w:rPr>
        <w:fldChar w:fldCharType="begin"/>
      </w:r>
      <w:r>
        <w:rPr>
          <w:noProof/>
        </w:rPr>
        <w:instrText xml:space="preserve"> PAGEREF _Toc413956565 \h </w:instrText>
      </w:r>
      <w:r>
        <w:rPr>
          <w:noProof/>
        </w:rPr>
      </w:r>
      <w:r>
        <w:rPr>
          <w:noProof/>
        </w:rPr>
        <w:fldChar w:fldCharType="separate"/>
      </w:r>
      <w:r>
        <w:rPr>
          <w:noProof/>
        </w:rPr>
        <w:t>26</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bookmarkStart w:id="0" w:name="_GoBack"/>
      <w:bookmarkEnd w:id="0"/>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Default="004E58AD" w:rsidP="00CA4A2A">
      <w:pPr>
        <w:pStyle w:val="Beskrivning"/>
        <w:jc w:val="left"/>
        <w:rPr>
          <w:rFonts w:ascii="Times New Roman" w:hAnsi="Times New Roman" w:cs="Times New Roman"/>
          <w:sz w:val="22"/>
          <w:szCs w:val="22"/>
        </w:r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24802C88" w14:textId="77777777" w:rsidR="000B24F8" w:rsidRDefault="000B24F8" w:rsidP="000B24F8"/>
    <w:p w14:paraId="64392E54" w14:textId="77777777" w:rsidR="000B24F8" w:rsidRDefault="000B24F8" w:rsidP="000B24F8"/>
    <w:p w14:paraId="72E83FB3" w14:textId="77777777" w:rsidR="000B24F8" w:rsidRDefault="000B24F8" w:rsidP="000B24F8"/>
    <w:p w14:paraId="680747F0" w14:textId="77777777" w:rsidR="000B24F8" w:rsidRDefault="000B24F8" w:rsidP="000B24F8"/>
    <w:p w14:paraId="1E3003BC" w14:textId="77777777" w:rsidR="000B24F8" w:rsidRDefault="000B24F8" w:rsidP="000B24F8"/>
    <w:p w14:paraId="17913303" w14:textId="77777777" w:rsidR="000B24F8" w:rsidRDefault="000B24F8" w:rsidP="000B24F8"/>
    <w:p w14:paraId="5C00550A" w14:textId="77777777" w:rsidR="000B24F8" w:rsidRDefault="000B24F8" w:rsidP="000B24F8"/>
    <w:p w14:paraId="45EE2B67" w14:textId="77777777" w:rsidR="000B24F8" w:rsidRDefault="000B24F8" w:rsidP="000B24F8"/>
    <w:p w14:paraId="284FAC02" w14:textId="77777777" w:rsidR="000B24F8" w:rsidRDefault="000B24F8" w:rsidP="000B24F8"/>
    <w:p w14:paraId="00E1B920" w14:textId="77777777" w:rsidR="000B24F8" w:rsidRDefault="000B24F8" w:rsidP="000B24F8"/>
    <w:p w14:paraId="1A750EE2" w14:textId="77777777" w:rsidR="000B24F8" w:rsidRDefault="000B24F8" w:rsidP="000B24F8"/>
    <w:p w14:paraId="03D6D050" w14:textId="77777777" w:rsidR="000B24F8" w:rsidRDefault="000B24F8" w:rsidP="000B24F8"/>
    <w:p w14:paraId="1902E35B" w14:textId="77777777" w:rsidR="000B24F8" w:rsidRDefault="000B24F8" w:rsidP="000B24F8"/>
    <w:p w14:paraId="7265DE06" w14:textId="77777777" w:rsidR="000B24F8" w:rsidRDefault="000B24F8" w:rsidP="000B24F8"/>
    <w:p w14:paraId="1AC1F89D" w14:textId="77777777" w:rsidR="000B24F8" w:rsidRDefault="000B24F8" w:rsidP="000B24F8"/>
    <w:p w14:paraId="53370A55" w14:textId="77777777" w:rsidR="000B24F8" w:rsidRDefault="000B24F8" w:rsidP="000B24F8"/>
    <w:p w14:paraId="4E663446" w14:textId="77777777" w:rsidR="000B24F8" w:rsidRDefault="000B24F8" w:rsidP="000B24F8"/>
    <w:p w14:paraId="3DCEAAC3" w14:textId="77777777" w:rsidR="000B24F8" w:rsidRDefault="000B24F8" w:rsidP="000B24F8"/>
    <w:p w14:paraId="7D48A14E" w14:textId="77777777" w:rsidR="000B24F8" w:rsidRDefault="000B24F8" w:rsidP="000B24F8"/>
    <w:p w14:paraId="425E7430" w14:textId="77777777" w:rsidR="000B24F8" w:rsidRDefault="000B24F8" w:rsidP="000B24F8"/>
    <w:p w14:paraId="19A1F60F" w14:textId="77777777" w:rsidR="000B24F8" w:rsidRDefault="000B24F8" w:rsidP="000B24F8"/>
    <w:p w14:paraId="1AC4182D" w14:textId="77777777" w:rsidR="000B24F8" w:rsidRDefault="000B24F8" w:rsidP="000B24F8"/>
    <w:p w14:paraId="6776AE1A" w14:textId="77777777" w:rsidR="000B24F8" w:rsidRDefault="000B24F8" w:rsidP="000B24F8"/>
    <w:p w14:paraId="137FF466" w14:textId="77777777" w:rsidR="000B24F8" w:rsidRDefault="000B24F8" w:rsidP="000B24F8"/>
    <w:p w14:paraId="30177FA1" w14:textId="77777777" w:rsidR="000B24F8" w:rsidRDefault="000B24F8" w:rsidP="000B24F8"/>
    <w:p w14:paraId="5C1E9C82" w14:textId="77777777" w:rsidR="000B24F8" w:rsidRDefault="000B24F8" w:rsidP="000B24F8"/>
    <w:p w14:paraId="15AA7AA0" w14:textId="77777777" w:rsidR="000B24F8" w:rsidRDefault="000B24F8" w:rsidP="000B24F8"/>
    <w:p w14:paraId="007FF5B5" w14:textId="77777777" w:rsidR="000B24F8" w:rsidRDefault="000B24F8" w:rsidP="000B24F8"/>
    <w:p w14:paraId="43813F27" w14:textId="77777777" w:rsidR="000B24F8" w:rsidRDefault="000B24F8" w:rsidP="000B24F8"/>
    <w:p w14:paraId="46F02985" w14:textId="77777777" w:rsidR="000B24F8" w:rsidRDefault="000B24F8" w:rsidP="000B24F8"/>
    <w:p w14:paraId="1DF868A3" w14:textId="77777777" w:rsidR="000B24F8" w:rsidRPr="000B24F8" w:rsidRDefault="000B24F8" w:rsidP="000B24F8">
      <w:pPr>
        <w:sectPr w:rsidR="000B24F8" w:rsidRPr="000B24F8" w:rsidSect="00D970C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4F746A">
      <w:pPr>
        <w:pStyle w:val="Heading11"/>
      </w:pPr>
      <w:bookmarkStart w:id="1" w:name="_Toc391456178"/>
      <w:bookmarkStart w:id="2" w:name="_Toc413956558"/>
      <w:bookmarkEnd w:id="1"/>
      <w:r>
        <w:lastRenderedPageBreak/>
        <w:t>Synopsis</w:t>
      </w:r>
      <w:bookmarkEnd w:id="2"/>
    </w:p>
    <w:p w14:paraId="3225F82C" w14:textId="7F5FE783" w:rsidR="00474C09" w:rsidRDefault="00B43A10" w:rsidP="001E11BD">
      <w:pPr>
        <w:spacing w:line="480" w:lineRule="auto"/>
        <w:jc w:val="both"/>
      </w:pPr>
      <w:r>
        <w:t>Elektroniskt lärande (E</w:t>
      </w:r>
      <w:r w:rsidR="00943F6C">
        <w:t>-</w:t>
      </w:r>
      <w:r w:rsidR="00413C7D">
        <w:t>lärande) är en form av undervisning</w:t>
      </w:r>
      <w:r w:rsidR="00943F6C">
        <w:t xml:space="preserve"> som sker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346798">
        <w:t xml:space="preserve">strukturerad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de</w:t>
      </w:r>
      <w:r w:rsidR="00866F2D">
        <w:t>t</w:t>
      </w:r>
      <w:r w:rsidR="00D6155F">
        <w:t xml:space="preserve">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p>
    <w:p w14:paraId="7B04F259" w14:textId="77777777" w:rsidR="00474C09" w:rsidRDefault="00474C09" w:rsidP="001E11BD">
      <w:pPr>
        <w:spacing w:line="480" w:lineRule="auto"/>
        <w:jc w:val="both"/>
      </w:pPr>
    </w:p>
    <w:p w14:paraId="3CEFA778" w14:textId="77777777" w:rsidR="00474C09" w:rsidRDefault="00474C09" w:rsidP="001E11BD">
      <w:pPr>
        <w:spacing w:line="480" w:lineRule="auto"/>
        <w:jc w:val="both"/>
      </w:pPr>
    </w:p>
    <w:p w14:paraId="3B4E58FF" w14:textId="77777777" w:rsidR="00474C09" w:rsidRDefault="00474C09" w:rsidP="001E11BD">
      <w:pPr>
        <w:spacing w:line="480" w:lineRule="auto"/>
        <w:jc w:val="both"/>
      </w:pPr>
    </w:p>
    <w:p w14:paraId="2CE43F1D" w14:textId="77777777" w:rsidR="00474C09" w:rsidRDefault="00474C09" w:rsidP="001E11BD">
      <w:pPr>
        <w:spacing w:line="480" w:lineRule="auto"/>
        <w:jc w:val="both"/>
      </w:pPr>
    </w:p>
    <w:p w14:paraId="728D2045" w14:textId="5BBA078A" w:rsidR="00474C09" w:rsidRPr="00F0188C" w:rsidRDefault="00474C09" w:rsidP="000E48C1">
      <w:pPr>
        <w:spacing w:line="600" w:lineRule="auto"/>
        <w:jc w:val="both"/>
        <w:rPr>
          <w:rFonts w:ascii="Verdana" w:hAnsi="Verdana"/>
          <w:sz w:val="28"/>
          <w:szCs w:val="28"/>
          <w:lang w:val="en-US"/>
        </w:rPr>
      </w:pPr>
      <w:r w:rsidRPr="00F0188C">
        <w:rPr>
          <w:rFonts w:ascii="Verdana" w:hAnsi="Verdana"/>
          <w:sz w:val="28"/>
          <w:szCs w:val="28"/>
          <w:lang w:val="en-US"/>
        </w:rPr>
        <w:lastRenderedPageBreak/>
        <w:t>Abstract</w:t>
      </w:r>
    </w:p>
    <w:p w14:paraId="0587F940" w14:textId="1D418C32" w:rsidR="00D45847" w:rsidRPr="00F0188C" w:rsidRDefault="00F0188C" w:rsidP="001E11BD">
      <w:pPr>
        <w:spacing w:line="480" w:lineRule="auto"/>
        <w:jc w:val="both"/>
        <w:rPr>
          <w:lang w:val="en-US"/>
        </w:rPr>
      </w:pPr>
      <w:r w:rsidRPr="00F0188C">
        <w:rPr>
          <w:lang w:val="en-US"/>
        </w:rPr>
        <w:t>Electronic learning (E-learning) is a form of teaching tha</w:t>
      </w:r>
      <w:r>
        <w:rPr>
          <w:lang w:val="en-US"/>
        </w:rPr>
        <w:t>t takes place remotely via the Internet</w:t>
      </w:r>
      <w:r w:rsidRPr="00F0188C">
        <w:rPr>
          <w:lang w:val="en-US"/>
        </w:rPr>
        <w:t xml:space="preserve">. Grade is an e-learning company in Stockholm, Sweden that has been developing e-learning courses for over 20 years. Although Grade uses a number of pedagogical guidelines in its </w:t>
      </w:r>
      <w:r w:rsidR="000E48C1" w:rsidRPr="000E48C1">
        <w:rPr>
          <w:lang w:val="en-US"/>
        </w:rPr>
        <w:t>course development</w:t>
      </w:r>
      <w:r w:rsidRPr="00F0188C">
        <w:rPr>
          <w:lang w:val="en-US"/>
        </w:rPr>
        <w:t xml:space="preserve">, the company does not </w:t>
      </w:r>
      <w:r w:rsidR="000E48C1" w:rsidRPr="000E48C1">
        <w:rPr>
          <w:lang w:val="en-US"/>
        </w:rPr>
        <w:t>utilize</w:t>
      </w:r>
      <w:r w:rsidR="000E48C1">
        <w:rPr>
          <w:color w:val="FF0000"/>
          <w:lang w:val="en-US"/>
        </w:rPr>
        <w:t xml:space="preserve"> </w:t>
      </w:r>
      <w:r w:rsidRPr="00F0188C">
        <w:rPr>
          <w:lang w:val="en-US"/>
        </w:rPr>
        <w:t xml:space="preserve">a specific pedagogical model. Benefits of using a pedagogical model include, for example, increased structure of course content, more effective learning for students with different backgrounds, better long-term learning for students, and clearer learning goals. E-learning companies that </w:t>
      </w:r>
      <w:r w:rsidR="000E48C1">
        <w:rPr>
          <w:lang w:val="en-US"/>
        </w:rPr>
        <w:t>do not utilize</w:t>
      </w:r>
      <w:r w:rsidRPr="00F0188C">
        <w:rPr>
          <w:lang w:val="en-US"/>
        </w:rPr>
        <w:t xml:space="preserve"> pedagogical model</w:t>
      </w:r>
      <w:r w:rsidR="000E48C1">
        <w:rPr>
          <w:lang w:val="en-US"/>
        </w:rPr>
        <w:t>s</w:t>
      </w:r>
      <w:r w:rsidRPr="00F0188C">
        <w:rPr>
          <w:lang w:val="en-US"/>
        </w:rPr>
        <w:t xml:space="preserve"> have often shown deficiencies in learning strategies, course content, interface design, and the achievement of satisfactory student focus (</w:t>
      </w:r>
      <w:proofErr w:type="spellStart"/>
      <w:r w:rsidRPr="00F0188C">
        <w:rPr>
          <w:lang w:val="en-US"/>
        </w:rPr>
        <w:t>Pange</w:t>
      </w:r>
      <w:proofErr w:type="spellEnd"/>
      <w:r w:rsidRPr="00F0188C">
        <w:rPr>
          <w:lang w:val="en-US"/>
        </w:rPr>
        <w:t xml:space="preserve"> &amp; </w:t>
      </w:r>
      <w:proofErr w:type="spellStart"/>
      <w:r w:rsidRPr="00F0188C">
        <w:rPr>
          <w:lang w:val="en-US"/>
        </w:rPr>
        <w:t>Pange</w:t>
      </w:r>
      <w:proofErr w:type="spellEnd"/>
      <w:r w:rsidRPr="00F0188C">
        <w:rPr>
          <w:lang w:val="en-US"/>
        </w:rPr>
        <w:t>, 2011).</w:t>
      </w:r>
      <w:r>
        <w:rPr>
          <w:lang w:val="en-US"/>
        </w:rPr>
        <w:t xml:space="preserve"> </w:t>
      </w:r>
      <w:r w:rsidR="00474C09" w:rsidRPr="00474C09">
        <w:rPr>
          <w:lang w:val="en-US"/>
        </w:rPr>
        <w:t xml:space="preserve">This study uses a structured interview with the </w:t>
      </w:r>
      <w:r w:rsidR="000E48C1">
        <w:rPr>
          <w:lang w:val="en-US"/>
        </w:rPr>
        <w:t>chief of course</w:t>
      </w:r>
      <w:r w:rsidR="00474C09" w:rsidRPr="00474C09">
        <w:rPr>
          <w:lang w:val="en-US"/>
        </w:rPr>
        <w:t xml:space="preserve"> </w:t>
      </w:r>
      <w:r>
        <w:rPr>
          <w:lang w:val="en-US"/>
        </w:rPr>
        <w:t>pedagogy</w:t>
      </w:r>
      <w:r w:rsidR="000E48C1">
        <w:rPr>
          <w:lang w:val="en-US"/>
        </w:rPr>
        <w:t xml:space="preserve"> at Grade to</w:t>
      </w:r>
      <w:r w:rsidR="00474C09" w:rsidRPr="00474C09">
        <w:rPr>
          <w:lang w:val="en-US"/>
        </w:rPr>
        <w:t xml:space="preserve"> investigate which pedagogical model is suitable for the company's existing pedagogic</w:t>
      </w:r>
      <w:r w:rsidR="000E48C1">
        <w:rPr>
          <w:lang w:val="en-US"/>
        </w:rPr>
        <w:t>al guidelines and customer base and</w:t>
      </w:r>
      <w:r w:rsidR="00474C09" w:rsidRPr="00474C09">
        <w:rPr>
          <w:lang w:val="en-US"/>
        </w:rPr>
        <w:t xml:space="preserve"> which could </w:t>
      </w:r>
      <w:r w:rsidR="000E48C1">
        <w:rPr>
          <w:lang w:val="en-US"/>
        </w:rPr>
        <w:t xml:space="preserve">potentially </w:t>
      </w:r>
      <w:r w:rsidR="00474C09" w:rsidRPr="00474C09">
        <w:rPr>
          <w:lang w:val="en-US"/>
        </w:rPr>
        <w:t>be impleme</w:t>
      </w:r>
      <w:r w:rsidR="000E48C1">
        <w:rPr>
          <w:lang w:val="en-US"/>
        </w:rPr>
        <w:t>nted at</w:t>
      </w:r>
      <w:r w:rsidR="00474C09" w:rsidRPr="00474C09">
        <w:rPr>
          <w:lang w:val="en-US"/>
        </w:rPr>
        <w:t xml:space="preserve"> Grade</w:t>
      </w:r>
      <w:r w:rsidR="000E48C1">
        <w:rPr>
          <w:lang w:val="en-US"/>
        </w:rPr>
        <w:t xml:space="preserve"> in the future</w:t>
      </w:r>
      <w:r w:rsidR="00474C09" w:rsidRPr="00474C09">
        <w:rPr>
          <w:lang w:val="en-US"/>
        </w:rPr>
        <w:t>. The study also evaluates four of Grade's</w:t>
      </w:r>
      <w:r w:rsidR="000E48C1">
        <w:rPr>
          <w:lang w:val="en-US"/>
        </w:rPr>
        <w:t xml:space="preserve"> previous courses according to the</w:t>
      </w:r>
      <w:r w:rsidR="00474C09" w:rsidRPr="00474C09">
        <w:rPr>
          <w:lang w:val="en-US"/>
        </w:rPr>
        <w:t xml:space="preserve"> potential pedagogical model to understand the advantages and disadvantages that may exist in their current pedagogical guidelines. The result of the interview shows that the Associative Perspective, which includes the Direct Instruction Model, fits well with Grade's current </w:t>
      </w:r>
      <w:r w:rsidR="000E48C1" w:rsidRPr="00474C09">
        <w:rPr>
          <w:lang w:val="en-US"/>
        </w:rPr>
        <w:t xml:space="preserve">pedagogical </w:t>
      </w:r>
      <w:r w:rsidR="00474C09" w:rsidRPr="00474C09">
        <w:rPr>
          <w:lang w:val="en-US"/>
        </w:rPr>
        <w:t xml:space="preserve">guidelines. Based on the evaluation of Grade's four courses in accordance with the Direct Instruction Model, Grade shows a strong ability to present </w:t>
      </w:r>
      <w:r w:rsidR="000E48C1">
        <w:rPr>
          <w:lang w:val="en-US"/>
        </w:rPr>
        <w:t>information to students</w:t>
      </w:r>
      <w:r w:rsidR="00474C09" w:rsidRPr="00474C09">
        <w:rPr>
          <w:lang w:val="en-US"/>
        </w:rPr>
        <w:t xml:space="preserve"> </w:t>
      </w:r>
      <w:r w:rsidR="000E48C1">
        <w:rPr>
          <w:lang w:val="en-US"/>
        </w:rPr>
        <w:t xml:space="preserve">shown </w:t>
      </w:r>
      <w:r w:rsidR="00474C09" w:rsidRPr="00474C09">
        <w:rPr>
          <w:lang w:val="en-US"/>
        </w:rPr>
        <w:t xml:space="preserve">through </w:t>
      </w:r>
      <w:r w:rsidR="000E48C1">
        <w:rPr>
          <w:lang w:val="en-US"/>
        </w:rPr>
        <w:t>strong</w:t>
      </w:r>
      <w:r w:rsidR="00474C09" w:rsidRPr="00474C09">
        <w:rPr>
          <w:lang w:val="en-US"/>
        </w:rPr>
        <w:t xml:space="preserve"> results in </w:t>
      </w:r>
      <w:r w:rsidR="000E48C1">
        <w:rPr>
          <w:lang w:val="en-US"/>
        </w:rPr>
        <w:t xml:space="preserve">the </w:t>
      </w:r>
      <w:r w:rsidR="000E48C1" w:rsidRPr="00474C09">
        <w:rPr>
          <w:lang w:val="en-US"/>
        </w:rPr>
        <w:t>Direct Instruction Model</w:t>
      </w:r>
      <w:r w:rsidR="000E48C1">
        <w:rPr>
          <w:lang w:val="en-US"/>
        </w:rPr>
        <w:t>’s</w:t>
      </w:r>
      <w:r w:rsidR="00474C09" w:rsidRPr="00474C09">
        <w:rPr>
          <w:lang w:val="en-US"/>
        </w:rPr>
        <w:t xml:space="preserve"> </w:t>
      </w:r>
      <w:r w:rsidR="00474C09" w:rsidRPr="00F0188C">
        <w:rPr>
          <w:i/>
          <w:lang w:val="en-US"/>
        </w:rPr>
        <w:t>Presentation</w:t>
      </w:r>
      <w:r w:rsidR="00474C09" w:rsidRPr="00474C09">
        <w:rPr>
          <w:lang w:val="en-US"/>
        </w:rPr>
        <w:t xml:space="preserve"> phase. However, the result</w:t>
      </w:r>
      <w:r w:rsidR="000E48C1">
        <w:rPr>
          <w:lang w:val="en-US"/>
        </w:rPr>
        <w:t>s also point</w:t>
      </w:r>
      <w:r w:rsidR="00474C09" w:rsidRPr="00474C09">
        <w:rPr>
          <w:lang w:val="en-US"/>
        </w:rPr>
        <w:t xml:space="preserve"> to the existence of certain weaknesses in other model phases, such as </w:t>
      </w:r>
      <w:r w:rsidR="00474C09" w:rsidRPr="00F0188C">
        <w:rPr>
          <w:i/>
          <w:lang w:val="en-US"/>
        </w:rPr>
        <w:t>Assessment and Evaluation</w:t>
      </w:r>
      <w:r w:rsidR="00474C09" w:rsidRPr="00474C09">
        <w:rPr>
          <w:lang w:val="en-US"/>
        </w:rPr>
        <w:t xml:space="preserve">. Finally, the result provides a basis for further </w:t>
      </w:r>
      <w:r w:rsidR="007D2D83">
        <w:rPr>
          <w:lang w:val="en-US"/>
        </w:rPr>
        <w:t>studies evaluating additional</w:t>
      </w:r>
      <w:r w:rsidR="00474C09" w:rsidRPr="00474C09">
        <w:rPr>
          <w:lang w:val="en-US"/>
        </w:rPr>
        <w:t xml:space="preserve"> pedagogical</w:t>
      </w:r>
      <w:r w:rsidR="000E48C1">
        <w:rPr>
          <w:lang w:val="en-US"/>
        </w:rPr>
        <w:t xml:space="preserve"> models that could be implemented at</w:t>
      </w:r>
      <w:r w:rsidR="00474C09" w:rsidRPr="00474C09">
        <w:rPr>
          <w:lang w:val="en-US"/>
        </w:rPr>
        <w:t xml:space="preserve"> Grade,</w:t>
      </w:r>
      <w:r w:rsidR="000E48C1">
        <w:rPr>
          <w:lang w:val="en-US"/>
        </w:rPr>
        <w:t xml:space="preserve"> while</w:t>
      </w:r>
      <w:r w:rsidR="00474C09" w:rsidRPr="00474C09">
        <w:rPr>
          <w:lang w:val="en-US"/>
        </w:rPr>
        <w:t xml:space="preserve"> </w:t>
      </w:r>
      <w:r w:rsidR="000E48C1">
        <w:rPr>
          <w:lang w:val="en-US"/>
        </w:rPr>
        <w:t>simultaneously pinpointing</w:t>
      </w:r>
      <w:r w:rsidR="00474C09" w:rsidRPr="00474C09">
        <w:rPr>
          <w:lang w:val="en-US"/>
        </w:rPr>
        <w:t xml:space="preserve"> potential improvements in Grade's current pedagogical guidelines.</w:t>
      </w:r>
      <w:r w:rsidR="00474C09" w:rsidRPr="00033BAB">
        <w:rPr>
          <w:lang w:val="en-GB"/>
        </w:rPr>
        <w:t xml:space="preserve"> </w:t>
      </w:r>
      <w:r w:rsidR="00850895" w:rsidRPr="00033BAB">
        <w:rPr>
          <w:lang w:val="en-GB"/>
        </w:rPr>
        <w:br w:type="page"/>
      </w:r>
    </w:p>
    <w:p w14:paraId="0801F9C7" w14:textId="7E8209D5" w:rsidR="00DB3821" w:rsidRPr="00547B0E" w:rsidRDefault="00850895" w:rsidP="009D27B3">
      <w:pPr>
        <w:pStyle w:val="Heading11"/>
      </w:pPr>
      <w:bookmarkStart w:id="3" w:name="_Toc391456179"/>
      <w:bookmarkStart w:id="4" w:name="_Toc413956559"/>
      <w:bookmarkEnd w:id="3"/>
      <w:r>
        <w:lastRenderedPageBreak/>
        <w:t>Introduktion</w:t>
      </w:r>
      <w:bookmarkEnd w:id="4"/>
    </w:p>
    <w:p w14:paraId="300F89A0" w14:textId="45A2F64C"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w:t>
      </w:r>
      <w:r w:rsidR="00FA551A">
        <w:t>parar</w:t>
      </w:r>
      <w:r w:rsidR="002B2E86">
        <w:t xml:space="preserve">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0514F12A" w14:textId="41ADCC40" w:rsidR="00C77690" w:rsidRPr="00BD0374" w:rsidRDefault="00C77690" w:rsidP="00C77690">
      <w:pPr>
        <w:spacing w:line="480" w:lineRule="auto"/>
        <w:rPr>
          <w:b/>
          <w:sz w:val="24"/>
          <w:szCs w:val="24"/>
        </w:rPr>
      </w:pPr>
      <w:r w:rsidRPr="00BD0374">
        <w:rPr>
          <w:b/>
          <w:sz w:val="24"/>
          <w:szCs w:val="24"/>
        </w:rPr>
        <w:t>Pedagogiska perspektiv och modeller för lärande</w:t>
      </w:r>
    </w:p>
    <w:p w14:paraId="682F2A56" w14:textId="323DEF42"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w:t>
      </w:r>
      <w:r w:rsidR="00866F2D">
        <w:rPr>
          <w:bCs/>
        </w:rPr>
        <w:t>t</w:t>
      </w:r>
      <w:r w:rsidR="007C1638">
        <w:rPr>
          <w:bCs/>
        </w:rPr>
        <w:t xml:space="preserve">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 xml:space="preserve">genom testning </w:t>
      </w:r>
      <w:r w:rsidR="00ED6786">
        <w:t>och validering med stöd i</w:t>
      </w:r>
      <w:r w:rsidR="00850895">
        <w:t xml:space="preserve"> undervisning</w:t>
      </w:r>
      <w:r w:rsidR="00010A04">
        <w:t xml:space="preserve">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w:t>
      </w:r>
      <w:r w:rsidR="00866F2D">
        <w:t xml:space="preserve">sin </w:t>
      </w:r>
      <w:r w:rsidR="00384E49">
        <w:t xml:space="preserve">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507374D0"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 xml:space="preserve">(DIM).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koppling till studenten</w:t>
      </w:r>
      <w:r w:rsidR="00083030">
        <w:t xml:space="preserve"> </w:t>
      </w:r>
      <w:r w:rsidR="00083030">
        <w:fldChar w:fldCharType="begin"/>
      </w:r>
      <w:r w:rsidR="00295C27">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083030">
        <w:fldChar w:fldCharType="separate"/>
      </w:r>
      <w:r w:rsidR="00295C27" w:rsidRPr="00CF1060">
        <w:rPr>
          <w:rFonts w:cs="Times New Roman"/>
          <w:szCs w:val="24"/>
        </w:rPr>
        <w:t>(Kauchak &amp; Eggen, 2011; Yeh, 2009)</w:t>
      </w:r>
      <w:r w:rsidR="00083030">
        <w:fldChar w:fldCharType="end"/>
      </w:r>
      <w:r w:rsidR="00CF1060">
        <w:t>.</w:t>
      </w:r>
    </w:p>
    <w:p w14:paraId="47BA92BD" w14:textId="77777777" w:rsidR="004A54DB" w:rsidRDefault="004A54DB" w:rsidP="004A54DB">
      <w:pPr>
        <w:spacing w:line="480" w:lineRule="auto"/>
        <w:jc w:val="both"/>
      </w:pPr>
    </w:p>
    <w:p w14:paraId="5FA485B7" w14:textId="78551E89"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315C8A">
        <w:t xml:space="preserve"> (Conole, 2010;</w:t>
      </w:r>
      <w:r w:rsidR="00DE4DD3">
        <w:t xml:space="preserve">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866F2D">
        <w:t xml:space="preserve">det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7BBC7F86"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lärande genom social interaktion”</w:t>
      </w:r>
      <w:r w:rsidR="00866F2D">
        <w:t>,</w:t>
      </w:r>
      <w:r w:rsidR="00CB012E">
        <w:t xml:space="preserve">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295C27">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4F5AA8" w:rsidRPr="00EF5A81">
        <w:t>.</w:t>
      </w:r>
      <w:r w:rsidR="002F1B77">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78074A72" w14:textId="1AF2D5E0" w:rsidR="00C77690" w:rsidRPr="00BD0374" w:rsidRDefault="00C01F79" w:rsidP="00C77690">
      <w:pPr>
        <w:spacing w:line="480" w:lineRule="auto"/>
        <w:rPr>
          <w:b/>
          <w:sz w:val="24"/>
          <w:szCs w:val="24"/>
        </w:rPr>
      </w:pPr>
      <w:r w:rsidRPr="00BD0374">
        <w:rPr>
          <w:b/>
          <w:sz w:val="24"/>
          <w:szCs w:val="24"/>
        </w:rPr>
        <w:t>Grades historia</w:t>
      </w: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7307184B" w14:textId="77777777" w:rsidR="00183881" w:rsidRDefault="00183881" w:rsidP="004A1CFE">
      <w:pPr>
        <w:spacing w:line="480" w:lineRule="auto"/>
        <w:jc w:val="both"/>
      </w:pPr>
    </w:p>
    <w:p w14:paraId="2244146D" w14:textId="42056142" w:rsidR="00261F22" w:rsidRPr="00BD0374" w:rsidRDefault="00183881" w:rsidP="00183881">
      <w:pPr>
        <w:spacing w:line="480" w:lineRule="auto"/>
        <w:rPr>
          <w:b/>
          <w:sz w:val="24"/>
          <w:szCs w:val="24"/>
        </w:rPr>
      </w:pPr>
      <w:r w:rsidRPr="00BD0374">
        <w:rPr>
          <w:b/>
          <w:sz w:val="24"/>
          <w:szCs w:val="24"/>
        </w:rPr>
        <w:t>Sammanfattning av studiens mål, metod, och slutsatser</w:t>
      </w:r>
    </w:p>
    <w:p w14:paraId="3EC0EA8E" w14:textId="02EC0E1E"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ur</w:t>
      </w:r>
      <w:r w:rsidR="001E05E5">
        <w:rPr>
          <w:rFonts w:cs="Times New Roman"/>
        </w:rPr>
        <w:t xml:space="preserve"> </w:t>
      </w:r>
      <w:r w:rsidR="007946FF">
        <w:rPr>
          <w:rFonts w:cs="Times New Roman"/>
        </w:rPr>
        <w:t xml:space="preserve">passar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w:t>
      </w:r>
      <w:r w:rsidR="00D22FB9">
        <w:rPr>
          <w:rFonts w:cs="Times New Roman"/>
        </w:rPr>
        <w:t>denna fråga</w:t>
      </w:r>
      <w:r w:rsidRPr="00713E7C">
        <w:rPr>
          <w:rFonts w:cs="Times New Roman"/>
        </w:rPr>
        <w:t xml:space="preserve">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 xml:space="preserve">ven. </w:t>
      </w:r>
      <w:r w:rsidR="00200331" w:rsidRPr="00A624BD">
        <w:rPr>
          <w:rFonts w:cs="Times New Roman"/>
        </w:rPr>
        <w:t>Resultatet visade att det Associativa perspektivet är lämpligast för att representera Grades aktuella pedagogiska riktlinjer</w:t>
      </w:r>
      <w:r w:rsidR="00EF771B">
        <w:rPr>
          <w:rFonts w:cs="Times New Roman"/>
        </w:rPr>
        <w:t>.</w:t>
      </w:r>
      <w:r w:rsidR="00B35451">
        <w:rPr>
          <w:rFonts w:cs="Times New Roman"/>
        </w:rPr>
        <w:t xml:space="preserve"> </w:t>
      </w:r>
      <w:r w:rsidR="00B35451">
        <w:rPr>
          <w:rFonts w:cs="Times New Roman"/>
        </w:rPr>
        <w:lastRenderedPageBreak/>
        <w:t>Resultaten tyder på att DIM-modellen skulle kunna representera en bra utgångspunkt</w:t>
      </w:r>
      <w:r w:rsidR="00D150FD">
        <w:rPr>
          <w:rFonts w:cs="Times New Roman"/>
        </w:rPr>
        <w:t xml:space="preserve"> </w:t>
      </w:r>
      <w:r w:rsidRPr="00713E7C">
        <w:rPr>
          <w:rFonts w:cs="Times New Roman"/>
        </w:rPr>
        <w:t>för att fortsätta undersöka vilka modeller som skulle 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vilk</w:t>
      </w:r>
      <w:r w:rsidR="00866F2D">
        <w:rPr>
          <w:rFonts w:cs="Times New Roman"/>
        </w:rPr>
        <w:t>a</w:t>
      </w:r>
      <w:r w:rsidR="001E05E5">
        <w:rPr>
          <w:rFonts w:cs="Times New Roman"/>
        </w:rPr>
        <w:t xml:space="preserve"> </w:t>
      </w:r>
      <w:r w:rsidR="008670D1">
        <w:rPr>
          <w:rFonts w:cs="Times New Roman"/>
        </w:rPr>
        <w:t>för och- nackdelar</w:t>
      </w:r>
      <w:r w:rsidR="00EA50F0">
        <w:rPr>
          <w:rFonts w:cs="Times New Roman"/>
        </w:rPr>
        <w:t xml:space="preserve"> </w:t>
      </w:r>
      <w:r w:rsidR="00D22FB9">
        <w:rPr>
          <w:rFonts w:cs="Times New Roman"/>
        </w:rPr>
        <w:t xml:space="preserve">som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 pedagogisk modell för varje kurs.</w:t>
      </w:r>
    </w:p>
    <w:p w14:paraId="4FECA09F" w14:textId="6FEBD81C" w:rsidR="00C5303F" w:rsidRPr="003B44EC" w:rsidRDefault="00850895" w:rsidP="00C5303F">
      <w:pPr>
        <w:pStyle w:val="Heading11"/>
      </w:pPr>
      <w:bookmarkStart w:id="5" w:name="_Toc391456181"/>
      <w:bookmarkStart w:id="6" w:name="_Toc413956560"/>
      <w:bookmarkEnd w:id="5"/>
      <w:r>
        <w:t>Metod</w:t>
      </w:r>
      <w:bookmarkStart w:id="7" w:name="_Toc391456182"/>
      <w:bookmarkEnd w:id="7"/>
      <w:bookmarkEnd w:id="6"/>
    </w:p>
    <w:p w14:paraId="2EA8083A" w14:textId="652725B0" w:rsidR="009462CB" w:rsidRPr="009462CB" w:rsidRDefault="009462CB" w:rsidP="009462CB">
      <w:pPr>
        <w:tabs>
          <w:tab w:val="left" w:pos="1134"/>
        </w:tabs>
        <w:spacing w:line="480" w:lineRule="auto"/>
        <w:jc w:val="both"/>
        <w:rPr>
          <w:rFonts w:cs="Times New Roman"/>
        </w:rPr>
      </w:pPr>
      <w:r w:rsidRPr="009462CB">
        <w:rPr>
          <w:rFonts w:cs="Times New Roman"/>
        </w:rPr>
        <w:t>Studien följer framförallt en kvantitativ explorativ forskningsstrategi för att uppnå studiens mål. Studien anses vara explorat</w:t>
      </w:r>
      <w:r w:rsidR="00E369F3">
        <w:rPr>
          <w:rFonts w:cs="Times New Roman"/>
        </w:rPr>
        <w:t>iv eftersom den främst genererar</w:t>
      </w:r>
      <w:r w:rsidRPr="009462CB">
        <w:rPr>
          <w:rFonts w:cs="Times New Roman"/>
        </w:rPr>
        <w:t xml:space="preserve"> resultat basera</w:t>
      </w:r>
      <w:r w:rsidR="00E369F3">
        <w:rPr>
          <w:rFonts w:cs="Times New Roman"/>
        </w:rPr>
        <w:t>t</w:t>
      </w:r>
      <w:r w:rsidRPr="009462CB">
        <w:rPr>
          <w:rFonts w:cs="Times New Roman"/>
        </w:rPr>
        <w:t xml:space="preserve"> på ett litet urval och skulle gynnas av uppföljn</w:t>
      </w:r>
      <w:r w:rsidR="00E369F3">
        <w:rPr>
          <w:rFonts w:cs="Times New Roman"/>
        </w:rPr>
        <w:t>ing</w:t>
      </w:r>
      <w:r w:rsidRPr="009462CB">
        <w:rPr>
          <w:rFonts w:cs="Times New Roman"/>
        </w:rPr>
        <w:t xml:space="preserve"> i en större studie</w:t>
      </w:r>
      <w:r w:rsidR="00285087">
        <w:rPr>
          <w:rFonts w:cs="Times New Roman"/>
        </w:rPr>
        <w:t xml:space="preserve"> </w:t>
      </w:r>
      <w:r w:rsidR="00285087" w:rsidRPr="002A2729">
        <w:fldChar w:fldCharType="begin"/>
      </w:r>
      <w:r w:rsidR="00295C27">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Pr="009462CB">
        <w:rPr>
          <w:rFonts w:cs="Times New Roman"/>
        </w:rPr>
        <w:t xml:space="preserve"> Studien kan också anses vara explorativt eftersom den lägger grunden till metodik för att uppfylla studiens mål och ger möjligheten för vidare metodutveckling i senare studier. </w:t>
      </w:r>
    </w:p>
    <w:p w14:paraId="7F506472" w14:textId="77777777" w:rsidR="009462CB" w:rsidRPr="009462CB" w:rsidRDefault="009462CB" w:rsidP="009462CB">
      <w:pPr>
        <w:tabs>
          <w:tab w:val="left" w:pos="1134"/>
        </w:tabs>
        <w:spacing w:line="480" w:lineRule="auto"/>
        <w:jc w:val="both"/>
        <w:rPr>
          <w:rFonts w:cs="Times New Roman"/>
        </w:rPr>
      </w:pPr>
    </w:p>
    <w:p w14:paraId="4A2A5F47" w14:textId="5344F1F2" w:rsidR="009462CB" w:rsidRDefault="009462CB" w:rsidP="009462CB">
      <w:pPr>
        <w:tabs>
          <w:tab w:val="left" w:pos="1134"/>
        </w:tabs>
        <w:spacing w:line="480" w:lineRule="auto"/>
        <w:jc w:val="both"/>
        <w:rPr>
          <w:rFonts w:cs="Times New Roman"/>
        </w:rPr>
      </w:pPr>
      <w:r w:rsidRPr="009462CB">
        <w:rPr>
          <w:rFonts w:cs="Times New Roman"/>
        </w:rPr>
        <w:t xml:space="preserve">En kvantitativ explorativ forskningsstrategi ansågs vara den lämpligaste forskningsstrategin för att den uppnår studiens mål. </w:t>
      </w:r>
      <w:r w:rsidR="00FC1493">
        <w:rPr>
          <w:rFonts w:cs="Times New Roman"/>
        </w:rPr>
        <w:t xml:space="preserve">Fast </w:t>
      </w:r>
      <w:r w:rsidR="00E01228">
        <w:rPr>
          <w:rFonts w:cs="Times New Roman"/>
        </w:rPr>
        <w:t xml:space="preserve">att </w:t>
      </w:r>
      <w:r w:rsidR="00FC1493">
        <w:rPr>
          <w:rFonts w:cs="Times New Roman"/>
        </w:rPr>
        <w:t xml:space="preserve">en fallstudie skulle </w:t>
      </w:r>
      <w:r w:rsidR="00033BAB">
        <w:rPr>
          <w:rFonts w:cs="Times New Roman"/>
        </w:rPr>
        <w:t xml:space="preserve">kunna </w:t>
      </w:r>
      <w:r w:rsidR="00FC1493">
        <w:rPr>
          <w:rFonts w:cs="Times New Roman"/>
        </w:rPr>
        <w:t xml:space="preserve">lämpa sig </w:t>
      </w:r>
      <w:r w:rsidR="00033BAB">
        <w:rPr>
          <w:rFonts w:cs="Times New Roman"/>
        </w:rPr>
        <w:t xml:space="preserve">som forskningsstrategi för </w:t>
      </w:r>
      <w:r w:rsidR="00FC1493">
        <w:rPr>
          <w:rFonts w:cs="Times New Roman"/>
        </w:rPr>
        <w:t>denna studie, är a</w:t>
      </w:r>
      <w:r w:rsidRPr="009462CB">
        <w:rPr>
          <w:rFonts w:cs="Times New Roman"/>
        </w:rPr>
        <w:t xml:space="preserve">nvändning av en explorativ strategi innan en större mängd resurser </w:t>
      </w:r>
      <w:proofErr w:type="gramStart"/>
      <w:r w:rsidR="002F0574" w:rsidRPr="009462CB">
        <w:rPr>
          <w:rFonts w:cs="Times New Roman"/>
        </w:rPr>
        <w:t>nyttjas</w:t>
      </w:r>
      <w:proofErr w:type="gramEnd"/>
      <w:r w:rsidRPr="009462CB">
        <w:rPr>
          <w:rFonts w:cs="Times New Roman"/>
        </w:rPr>
        <w:t xml:space="preserve"> till en mer omfattande studie särskilt relevant när forskningsfältet är outforskat och en pålitlig grund behöver skapas innan utformning av en kvalificerad hypotes</w:t>
      </w:r>
      <w:r w:rsidR="00285087">
        <w:rPr>
          <w:rFonts w:cs="Times New Roman"/>
        </w:rPr>
        <w:t xml:space="preserve"> </w:t>
      </w:r>
      <w:r w:rsidR="00285087" w:rsidRPr="002A2729">
        <w:fldChar w:fldCharType="begin"/>
      </w:r>
      <w:r w:rsidR="00295C27">
        <w:instrText xml:space="preserve"> ADDIN ZOTERO_ITEM CSL_CITATION {"citationID":"hzDQETJf","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002A2729">
        <w:rPr>
          <w:rFonts w:cs="Times New Roman"/>
        </w:rPr>
        <w:t xml:space="preserve"> </w:t>
      </w:r>
      <w:r w:rsidRPr="009462CB">
        <w:rPr>
          <w:rFonts w:cs="Times New Roman"/>
        </w:rPr>
        <w:t>I de</w:t>
      </w:r>
      <w:r w:rsidR="00E369F3">
        <w:rPr>
          <w:rFonts w:cs="Times New Roman"/>
        </w:rPr>
        <w:t>nna</w:t>
      </w:r>
      <w:r w:rsidRPr="009462CB">
        <w:rPr>
          <w:rFonts w:cs="Times New Roman"/>
        </w:rPr>
        <w:t xml:space="preserve"> studie är både forskningsfrågorna och metodiken relativt outforska</w:t>
      </w:r>
      <w:r w:rsidR="00E369F3">
        <w:rPr>
          <w:rFonts w:cs="Times New Roman"/>
        </w:rPr>
        <w:t>de</w:t>
      </w:r>
      <w:r w:rsidRPr="009462CB">
        <w:rPr>
          <w:rFonts w:cs="Times New Roman"/>
        </w:rPr>
        <w:t xml:space="preserve"> och därför är en explorativ strategi optimal. Framförallt</w:t>
      </w:r>
      <w:r w:rsidR="00E369F3">
        <w:rPr>
          <w:rFonts w:cs="Times New Roman"/>
        </w:rPr>
        <w:t xml:space="preserve"> lämpar sig</w:t>
      </w:r>
      <w:r w:rsidRPr="009462CB">
        <w:rPr>
          <w:rFonts w:cs="Times New Roman"/>
        </w:rPr>
        <w:t xml:space="preserve"> </w:t>
      </w:r>
      <w:r w:rsidR="00E369F3">
        <w:rPr>
          <w:rFonts w:cs="Times New Roman"/>
        </w:rPr>
        <w:t>d</w:t>
      </w:r>
      <w:r w:rsidRPr="009462CB">
        <w:rPr>
          <w:rFonts w:cs="Times New Roman"/>
        </w:rPr>
        <w:t>en explorativ</w:t>
      </w:r>
      <w:r w:rsidR="00E369F3">
        <w:rPr>
          <w:rFonts w:cs="Times New Roman"/>
        </w:rPr>
        <w:t>a</w:t>
      </w:r>
      <w:r w:rsidRPr="009462CB">
        <w:rPr>
          <w:rFonts w:cs="Times New Roman"/>
        </w:rPr>
        <w:t xml:space="preserve"> forskningsstrategi</w:t>
      </w:r>
      <w:r w:rsidR="00E369F3">
        <w:rPr>
          <w:rFonts w:cs="Times New Roman"/>
        </w:rPr>
        <w:t>n</w:t>
      </w:r>
      <w:r w:rsidRPr="009462CB">
        <w:rPr>
          <w:rFonts w:cs="Times New Roman"/>
        </w:rPr>
        <w:t xml:space="preserve"> bäst med de resurserna som var </w:t>
      </w:r>
      <w:r w:rsidRPr="009462CB">
        <w:rPr>
          <w:rFonts w:cs="Times New Roman"/>
        </w:rPr>
        <w:lastRenderedPageBreak/>
        <w:t>till</w:t>
      </w:r>
      <w:r w:rsidR="00674AA9">
        <w:rPr>
          <w:rFonts w:cs="Times New Roman"/>
        </w:rPr>
        <w:t>gängliga. Ett kvantitativt uppläg</w:t>
      </w:r>
      <w:r w:rsidRPr="009462CB">
        <w:rPr>
          <w:rFonts w:cs="Times New Roman"/>
        </w:rPr>
        <w:t>g valdes huvudsakligen med tanke på framtida studier</w:t>
      </w:r>
      <w:r w:rsidR="00D150FD">
        <w:rPr>
          <w:rFonts w:cs="Times New Roman"/>
        </w:rPr>
        <w:t xml:space="preserve"> </w:t>
      </w:r>
      <w:r w:rsidR="00D150FD">
        <w:t>och att överskådligt kunna jämföra och värdera olika pedagogiska perspektiv</w:t>
      </w:r>
      <w:r w:rsidRPr="009462CB">
        <w:rPr>
          <w:rFonts w:cs="Times New Roman"/>
        </w:rPr>
        <w:t xml:space="preserve">. </w:t>
      </w:r>
      <w:r w:rsidR="00D133E5" w:rsidRPr="00CC2AD4">
        <w:t xml:space="preserve">Kvantitativ data stödjer statistisk analys, underlättar analys av större urvalsgrupper, och ger ett specifikt mått på de undersökta variablerna. </w:t>
      </w:r>
      <w:r w:rsidRPr="009462CB">
        <w:rPr>
          <w:rFonts w:cs="Times New Roman"/>
        </w:rPr>
        <w:t xml:space="preserve">Alla dessa egenskaper </w:t>
      </w:r>
      <w:r w:rsidR="00D150FD">
        <w:rPr>
          <w:rFonts w:cs="Times New Roman"/>
        </w:rPr>
        <w:t>talar för genomförande av en fra</w:t>
      </w:r>
      <w:r w:rsidR="000E274F">
        <w:rPr>
          <w:rFonts w:cs="Times New Roman"/>
        </w:rPr>
        <w:t>mtida och mer omfattande studie</w:t>
      </w:r>
      <w:r w:rsidR="00D150FD">
        <w:rPr>
          <w:rFonts w:cs="Times New Roman"/>
        </w:rPr>
        <w:t>. Denna studie kan därför i sammanhanget betraktas som en vägledande för-studie</w:t>
      </w:r>
      <w:r w:rsidRPr="009462CB">
        <w:rPr>
          <w:rFonts w:cs="Times New Roman"/>
        </w:rPr>
        <w:t>.</w:t>
      </w:r>
      <w:r w:rsidR="00D150FD">
        <w:rPr>
          <w:rFonts w:cs="Times New Roman"/>
        </w:rPr>
        <w:t xml:space="preserve"> </w:t>
      </w:r>
      <w:r w:rsidR="00D950AC">
        <w:rPr>
          <w:rFonts w:cs="Times New Roman"/>
        </w:rPr>
        <w:t>En sammanfattning av den metodiken som används i studien visas i Figur 1.</w:t>
      </w:r>
    </w:p>
    <w:p w14:paraId="51B9005F" w14:textId="77777777" w:rsidR="009462CB" w:rsidRDefault="009462CB" w:rsidP="009462CB">
      <w:pPr>
        <w:tabs>
          <w:tab w:val="left" w:pos="1134"/>
        </w:tabs>
        <w:spacing w:line="480" w:lineRule="auto"/>
        <w:jc w:val="both"/>
        <w:rPr>
          <w:rFonts w:cs="Times New Roman"/>
        </w:rPr>
      </w:pPr>
    </w:p>
    <w:p w14:paraId="7A488FF1" w14:textId="77777777" w:rsidR="003B44EC" w:rsidRDefault="003B44EC" w:rsidP="003B44EC">
      <w:pPr>
        <w:keepNext/>
        <w:tabs>
          <w:tab w:val="left" w:pos="1134"/>
        </w:tabs>
        <w:spacing w:line="480" w:lineRule="auto"/>
        <w:jc w:val="both"/>
      </w:pPr>
      <w:r>
        <w:rPr>
          <w:rFonts w:cs="Times New Roman"/>
          <w:noProof/>
          <w:lang w:eastAsia="sv-SE"/>
        </w:rPr>
        <w:drawing>
          <wp:inline distT="0" distB="0" distL="0" distR="0" wp14:anchorId="0D6FDB8E" wp14:editId="174683FF">
            <wp:extent cx="5760720" cy="837565"/>
            <wp:effectExtent l="0" t="0" r="5080" b="635"/>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s.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837565"/>
                    </a:xfrm>
                    <a:prstGeom prst="rect">
                      <a:avLst/>
                    </a:prstGeom>
                  </pic:spPr>
                </pic:pic>
              </a:graphicData>
            </a:graphic>
          </wp:inline>
        </w:drawing>
      </w:r>
    </w:p>
    <w:p w14:paraId="4CC71B51" w14:textId="1B98D969" w:rsidR="003B44EC" w:rsidRDefault="003B44EC" w:rsidP="003B44EC">
      <w:pPr>
        <w:pStyle w:val="Beskrivning"/>
        <w:spacing w:line="360" w:lineRule="auto"/>
        <w:rPr>
          <w:rFonts w:cs="Times New Roman"/>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B6F74">
        <w:rPr>
          <w:b/>
          <w:noProof/>
        </w:rPr>
        <w:t>1</w:t>
      </w:r>
      <w:r w:rsidRPr="00C45585">
        <w:rPr>
          <w:b/>
          <w:i/>
        </w:rPr>
        <w:fldChar w:fldCharType="end"/>
      </w:r>
      <w:r w:rsidRPr="00830D00">
        <w:rPr>
          <w:b/>
        </w:rPr>
        <w:t>:</w:t>
      </w:r>
      <w:r>
        <w:rPr>
          <w:b/>
        </w:rPr>
        <w:t xml:space="preserve"> Studiens process. </w:t>
      </w:r>
      <w:r w:rsidRPr="0094440F">
        <w:t xml:space="preserve">Schematisk </w:t>
      </w:r>
      <w:r>
        <w:t>representation av studiens metod och förlopp.</w:t>
      </w:r>
      <w:r>
        <w:rPr>
          <w:b/>
        </w:rPr>
        <w:t xml:space="preserve"> </w:t>
      </w:r>
    </w:p>
    <w:p w14:paraId="1D659D52" w14:textId="77777777" w:rsidR="00C5303F" w:rsidRDefault="00C5303F" w:rsidP="009462CB">
      <w:pPr>
        <w:tabs>
          <w:tab w:val="left" w:pos="1134"/>
        </w:tabs>
        <w:spacing w:line="480" w:lineRule="auto"/>
        <w:jc w:val="both"/>
        <w:rPr>
          <w:rFonts w:cs="Times New Roman"/>
        </w:rPr>
      </w:pPr>
    </w:p>
    <w:p w14:paraId="610174BF" w14:textId="61B9D8F5" w:rsidR="009462CB" w:rsidRPr="00E2695E" w:rsidRDefault="009462CB" w:rsidP="003F75E0">
      <w:pPr>
        <w:tabs>
          <w:tab w:val="left" w:pos="1134"/>
        </w:tabs>
        <w:spacing w:line="360" w:lineRule="auto"/>
        <w:rPr>
          <w:rFonts w:cs="Times New Roman"/>
        </w:rPr>
      </w:pPr>
      <w:r>
        <w:rPr>
          <w:rFonts w:cs="Times New Roman"/>
          <w:b/>
          <w:sz w:val="24"/>
          <w:szCs w:val="24"/>
        </w:rPr>
        <w:t>Framtagande av intervjufrågor</w:t>
      </w:r>
      <w:r w:rsidRPr="00E2695E">
        <w:rPr>
          <w:rFonts w:cs="Times New Roman"/>
        </w:rPr>
        <w:t xml:space="preserve"> </w:t>
      </w:r>
    </w:p>
    <w:p w14:paraId="49821B65" w14:textId="246A4DFF" w:rsidR="00183881" w:rsidRPr="00BE257F" w:rsidRDefault="00850895" w:rsidP="000B1921">
      <w:pPr>
        <w:tabs>
          <w:tab w:val="left" w:pos="1134"/>
        </w:tabs>
        <w:spacing w:line="480" w:lineRule="auto"/>
        <w:jc w:val="both"/>
        <w:rPr>
          <w:rFonts w:cs="Times New Roman"/>
        </w:rPr>
      </w:pPr>
      <w:r>
        <w:rPr>
          <w:rFonts w:cs="Times New Roman"/>
        </w:rPr>
        <w:t xml:space="preserve">Målet med att göra en </w:t>
      </w:r>
      <w:r w:rsidR="002437E8">
        <w:rPr>
          <w:rFonts w:cs="Times New Roman"/>
        </w:rPr>
        <w:t xml:space="preserve">strukturerad </w:t>
      </w:r>
      <w:r>
        <w:rPr>
          <w:rFonts w:cs="Times New Roman"/>
        </w:rPr>
        <w:t xml:space="preserve">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3617B9">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r w:rsidR="003617B9">
        <w:rPr>
          <w:rFonts w:cs="Times New Roman"/>
        </w:rPr>
        <w:t xml:space="preserve">strukturerad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2F1B77">
        <w:rPr>
          <w:rFonts w:cs="Times New Roman"/>
        </w:rPr>
        <w:t xml:space="preserve"> till skillnad </w:t>
      </w:r>
      <w:r w:rsidR="00AA15ED">
        <w:rPr>
          <w:rFonts w:cs="Times New Roman"/>
        </w:rPr>
        <w:t>från</w:t>
      </w:r>
      <w:r w:rsidR="002F1B77">
        <w:rPr>
          <w:rFonts w:cs="Times New Roman"/>
        </w:rPr>
        <w:t xml:space="preserve"> t.ex. en ostrukturerad intervju</w:t>
      </w:r>
      <w:r w:rsidR="000263A9">
        <w:rPr>
          <w:rFonts w:cs="Times New Roman"/>
        </w:rPr>
        <w:t>.</w:t>
      </w:r>
      <w:r w:rsidR="00E01228">
        <w:rPr>
          <w:rFonts w:cs="Times New Roman"/>
        </w:rPr>
        <w:t xml:space="preserve"> </w:t>
      </w:r>
      <w:r w:rsidR="00183881" w:rsidRPr="00BE257F">
        <w:rPr>
          <w:rFonts w:cs="Times New Roman"/>
        </w:rPr>
        <w:t xml:space="preserve">Sammanfattningsvis genomfördes framtagandet av intervjufrågorna </w:t>
      </w:r>
      <w:r w:rsidR="00C77690">
        <w:rPr>
          <w:rFonts w:cs="Times New Roman"/>
        </w:rPr>
        <w:t>med följande moment:</w:t>
      </w:r>
    </w:p>
    <w:p w14:paraId="1134CFA4" w14:textId="0800CB3A" w:rsidR="00183881" w:rsidRPr="00BE257F" w:rsidRDefault="002F1B77" w:rsidP="00BE257F">
      <w:pPr>
        <w:pStyle w:val="Kommentarer"/>
        <w:numPr>
          <w:ilvl w:val="0"/>
          <w:numId w:val="21"/>
        </w:numPr>
        <w:rPr>
          <w:rFonts w:cs="Times New Roman"/>
          <w:sz w:val="22"/>
          <w:szCs w:val="22"/>
        </w:rPr>
      </w:pPr>
      <w:r>
        <w:rPr>
          <w:rFonts w:cs="Times New Roman"/>
          <w:sz w:val="22"/>
          <w:szCs w:val="22"/>
        </w:rPr>
        <w:t>U</w:t>
      </w:r>
      <w:r w:rsidR="00183881" w:rsidRPr="00BE257F">
        <w:rPr>
          <w:rFonts w:cs="Times New Roman"/>
          <w:sz w:val="22"/>
          <w:szCs w:val="22"/>
        </w:rPr>
        <w:t>ndersöka relevant litteratur</w:t>
      </w:r>
    </w:p>
    <w:p w14:paraId="320E7CFA" w14:textId="6E348E66" w:rsidR="00183881" w:rsidRPr="00BE257F" w:rsidRDefault="00BE257F" w:rsidP="00BE257F">
      <w:pPr>
        <w:pStyle w:val="Kommentarer"/>
        <w:numPr>
          <w:ilvl w:val="0"/>
          <w:numId w:val="21"/>
        </w:numPr>
        <w:rPr>
          <w:sz w:val="22"/>
          <w:szCs w:val="22"/>
        </w:rPr>
      </w:pPr>
      <w:r w:rsidRPr="00BE257F">
        <w:rPr>
          <w:sz w:val="22"/>
          <w:szCs w:val="22"/>
        </w:rPr>
        <w:t>S</w:t>
      </w:r>
      <w:r w:rsidR="00183881" w:rsidRPr="00BE257F">
        <w:rPr>
          <w:sz w:val="22"/>
          <w:szCs w:val="22"/>
        </w:rPr>
        <w:t>ammanfatt</w:t>
      </w:r>
      <w:r>
        <w:rPr>
          <w:sz w:val="22"/>
          <w:szCs w:val="22"/>
        </w:rPr>
        <w:t>ning</w:t>
      </w:r>
      <w:r w:rsidR="00183881" w:rsidRPr="00BE257F">
        <w:rPr>
          <w:sz w:val="22"/>
          <w:szCs w:val="22"/>
        </w:rPr>
        <w:t xml:space="preserve"> </w:t>
      </w:r>
      <w:r>
        <w:rPr>
          <w:sz w:val="22"/>
          <w:szCs w:val="22"/>
        </w:rPr>
        <w:t xml:space="preserve">av </w:t>
      </w:r>
      <w:r w:rsidR="00183881" w:rsidRPr="00BE257F">
        <w:rPr>
          <w:sz w:val="22"/>
          <w:szCs w:val="22"/>
        </w:rPr>
        <w:t>de pedagogiska perspektiven och modellerna</w:t>
      </w:r>
    </w:p>
    <w:p w14:paraId="70DD57B6" w14:textId="1AF5060B" w:rsidR="00183881" w:rsidRPr="00BE257F" w:rsidRDefault="00BE257F" w:rsidP="00BE257F">
      <w:pPr>
        <w:pStyle w:val="Kommentarer"/>
        <w:numPr>
          <w:ilvl w:val="0"/>
          <w:numId w:val="21"/>
        </w:numPr>
        <w:rPr>
          <w:sz w:val="22"/>
          <w:szCs w:val="22"/>
        </w:rPr>
      </w:pPr>
      <w:r w:rsidRPr="00BE257F">
        <w:rPr>
          <w:sz w:val="22"/>
          <w:szCs w:val="22"/>
        </w:rPr>
        <w:t>U</w:t>
      </w:r>
      <w:r w:rsidR="00183881" w:rsidRPr="00BE257F">
        <w:rPr>
          <w:sz w:val="22"/>
          <w:szCs w:val="22"/>
        </w:rPr>
        <w:t>tesluta modeller och välja en representativ modell från varje perspektiv</w:t>
      </w:r>
    </w:p>
    <w:p w14:paraId="6EBB16D5" w14:textId="71EE2A32" w:rsidR="00183881" w:rsidRPr="00BE257F" w:rsidRDefault="00BE257F" w:rsidP="00BE257F">
      <w:pPr>
        <w:pStyle w:val="Kommentarer"/>
        <w:numPr>
          <w:ilvl w:val="0"/>
          <w:numId w:val="21"/>
        </w:numPr>
        <w:rPr>
          <w:sz w:val="22"/>
          <w:szCs w:val="22"/>
        </w:rPr>
      </w:pPr>
      <w:r w:rsidRPr="00BE257F">
        <w:rPr>
          <w:sz w:val="22"/>
          <w:szCs w:val="22"/>
        </w:rPr>
        <w:t>F</w:t>
      </w:r>
      <w:r w:rsidR="00183881" w:rsidRPr="00BE257F">
        <w:rPr>
          <w:sz w:val="22"/>
          <w:szCs w:val="22"/>
        </w:rPr>
        <w:t>örklarande faktauppställning</w:t>
      </w:r>
      <w:r w:rsidR="00801CF8">
        <w:rPr>
          <w:sz w:val="22"/>
          <w:szCs w:val="22"/>
        </w:rPr>
        <w:t xml:space="preserve"> av modellerna</w:t>
      </w:r>
    </w:p>
    <w:p w14:paraId="4FAB7491" w14:textId="30AFFAF6" w:rsidR="00183881" w:rsidRPr="00BE257F" w:rsidRDefault="00BE257F" w:rsidP="00BE257F">
      <w:pPr>
        <w:pStyle w:val="Kommentarer"/>
        <w:numPr>
          <w:ilvl w:val="0"/>
          <w:numId w:val="21"/>
        </w:numPr>
        <w:rPr>
          <w:sz w:val="22"/>
          <w:szCs w:val="22"/>
        </w:rPr>
      </w:pPr>
      <w:r>
        <w:rPr>
          <w:sz w:val="22"/>
          <w:szCs w:val="22"/>
        </w:rPr>
        <w:t>Skapandet av i</w:t>
      </w:r>
      <w:r w:rsidR="00183881" w:rsidRPr="00BE257F">
        <w:rPr>
          <w:sz w:val="22"/>
          <w:szCs w:val="22"/>
        </w:rPr>
        <w:t>ntervjufrågor</w:t>
      </w:r>
      <w:r>
        <w:rPr>
          <w:sz w:val="22"/>
          <w:szCs w:val="22"/>
        </w:rPr>
        <w:t>na</w:t>
      </w:r>
      <w:r w:rsidR="002700E0">
        <w:rPr>
          <w:sz w:val="22"/>
          <w:szCs w:val="22"/>
        </w:rPr>
        <w:t xml:space="preserve"> med fasta svarsalternativ enligt skalan</w:t>
      </w:r>
    </w:p>
    <w:p w14:paraId="4CE833B0" w14:textId="77777777" w:rsidR="00C77690" w:rsidRDefault="00C77690" w:rsidP="000B1921">
      <w:pPr>
        <w:tabs>
          <w:tab w:val="left" w:pos="1134"/>
        </w:tabs>
        <w:spacing w:line="480" w:lineRule="auto"/>
        <w:jc w:val="both"/>
        <w:rPr>
          <w:rFonts w:cs="Times New Roman"/>
        </w:rPr>
      </w:pPr>
    </w:p>
    <w:p w14:paraId="25D56B1E" w14:textId="1B48DD7D" w:rsidR="00E41077" w:rsidRPr="00CA1F0B" w:rsidRDefault="00850895" w:rsidP="000B1921">
      <w:pPr>
        <w:tabs>
          <w:tab w:val="left" w:pos="1134"/>
        </w:tabs>
        <w:spacing w:line="480" w:lineRule="auto"/>
        <w:jc w:val="both"/>
      </w:pP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de pedagogiska perspektiv som finns och likaså vilka pedagogiska modeller som är passande för e-lärande</w:t>
      </w:r>
      <w:r w:rsidR="00BE257F">
        <w:rPr>
          <w:rFonts w:cs="Times New Roman"/>
        </w:rPr>
        <w:t xml:space="preserve"> (Moment 1)</w:t>
      </w:r>
      <w:r>
        <w:rPr>
          <w:rFonts w:cs="Times New Roman"/>
        </w:rPr>
        <w:t xml:space="preserv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 xml:space="preserve">för att sammanfatta de pedagogiska </w:t>
      </w:r>
      <w:r>
        <w:lastRenderedPageBreak/>
        <w:t>per</w:t>
      </w:r>
      <w:r w:rsidR="00AD4C61">
        <w:t>spektiven och modellerna</w:t>
      </w:r>
      <w:r>
        <w:t xml:space="preserve"> </w:t>
      </w:r>
      <w:r w:rsidR="00C9778A">
        <w:t>för att sedan</w:t>
      </w:r>
      <w:r>
        <w:t xml:space="preserve"> välja en representativ modell från varje perspektiv</w:t>
      </w:r>
      <w:r w:rsidR="00BE257F">
        <w:t xml:space="preserve"> (Moment 2)</w:t>
      </w:r>
      <w:r>
        <w:t>.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utesluta modeller där modellkriteriet skiljde sig markant från andra modeller i perspektivet</w:t>
      </w:r>
      <w:r w:rsidR="00BE257F">
        <w:t xml:space="preserve"> (Moment 3)</w:t>
      </w:r>
      <w:r w:rsidR="00224B2D">
        <w:t xml:space="preserve">.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Baserat på kriterierna valde</w:t>
      </w:r>
      <w:r w:rsidR="002700E0">
        <w:t>s</w:t>
      </w:r>
      <w:r>
        <w:t xml:space="preserve">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analysera och sammanställa modellerna i form av en förklarande faktauppställning (</w:t>
      </w:r>
      <w:r w:rsidR="00BE257F">
        <w:t xml:space="preserve">Moment 4, </w:t>
      </w:r>
      <w:r>
        <w:t xml:space="preserve">Bilaga 1). Målet med </w:t>
      </w:r>
      <w:r w:rsidR="006C3FF0">
        <w:t>faktauppställning</w:t>
      </w:r>
      <w:r w:rsidR="00866F2D">
        <w:t>en</w:t>
      </w:r>
      <w:r w:rsidR="006C3FF0">
        <w:t xml:space="preserve">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w:t>
      </w:r>
      <w:r w:rsidR="00C77690">
        <w:t xml:space="preserve">Moment 5,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891D7D">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2955292D"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w:t>
      </w:r>
      <w:r w:rsidR="002700E0">
        <w:t xml:space="preserve">ostörd </w:t>
      </w:r>
      <w:r>
        <w:t xml:space="preserve">lokal utan </w:t>
      </w:r>
      <w:r w:rsidR="00067904">
        <w:t>störningsmöjligheter</w:t>
      </w:r>
      <w:r w:rsidR="00666553">
        <w:t xml:space="preserve"> med Grade</w:t>
      </w:r>
      <w:r w:rsidR="00376002">
        <w:t>s</w:t>
      </w:r>
      <w:r w:rsidR="00666553">
        <w:t xml:space="preserve"> pedagogiska ansvarige (respondenten)</w:t>
      </w:r>
      <w:r>
        <w:t xml:space="preserve">. </w:t>
      </w:r>
      <w:r w:rsidR="00494712">
        <w:t xml:space="preserve">Respondenten är den enda personen som arbetar med pedagogiken på Grade. </w:t>
      </w:r>
      <w:r>
        <w:t xml:space="preserve">Intervjun började med att förklara </w:t>
      </w:r>
      <w:r w:rsidR="00067904">
        <w:t>för</w:t>
      </w:r>
      <w:r>
        <w:t xml:space="preserve">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w:t>
      </w:r>
      <w:r w:rsidR="00E30B7E">
        <w:lastRenderedPageBreak/>
        <w:t>den förklaring 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w:t>
      </w:r>
      <w:r w:rsidR="00DE73A9">
        <w:rPr>
          <w:rFonts w:eastAsia="Times New Roman" w:cs="Times New Roman"/>
          <w:lang w:eastAsia="sv-SE"/>
        </w:rPr>
        <w:t xml:space="preserve">Studien följer </w:t>
      </w:r>
      <w:r w:rsidR="00891D7D">
        <w:rPr>
          <w:rFonts w:eastAsia="Times New Roman" w:cs="Times New Roman"/>
          <w:lang w:eastAsia="sv-SE"/>
        </w:rPr>
        <w:t xml:space="preserve">Vetenskapsrådets </w:t>
      </w:r>
      <w:r w:rsidR="00702CFA">
        <w:rPr>
          <w:rFonts w:eastAsia="Times New Roman" w:cs="Times New Roman"/>
          <w:lang w:eastAsia="sv-SE"/>
        </w:rPr>
        <w:t>forskningseti</w:t>
      </w:r>
      <w:r w:rsidR="00891D7D">
        <w:rPr>
          <w:rFonts w:eastAsia="Times New Roman" w:cs="Times New Roman"/>
          <w:lang w:eastAsia="sv-SE"/>
        </w:rPr>
        <w:t>ska principer, dessa är</w:t>
      </w:r>
      <w:r w:rsidR="00702CFA">
        <w:rPr>
          <w:rFonts w:eastAsia="Times New Roman" w:cs="Times New Roman"/>
          <w:lang w:eastAsia="sv-SE"/>
        </w:rPr>
        <w:t xml:space="preserve"> informationskravet, samtyckeskravet, konfidentielitetskravet, och nyttjandetkravet </w:t>
      </w:r>
      <w:r w:rsidR="00702CFA" w:rsidRPr="0068373C">
        <w:fldChar w:fldCharType="begin"/>
      </w:r>
      <w:r w:rsidR="004910FF">
        <w:instrText xml:space="preserve"> ADDIN ZOTERO_ITEM CSL_CITATION {"citationID":"Zcp5HUbP","properties":{"formattedCitation":"(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instrText>
      </w:r>
      <w:r w:rsidR="00702CFA" w:rsidRPr="0068373C">
        <w:fldChar w:fldCharType="separate"/>
      </w:r>
      <w:r w:rsidR="004910FF" w:rsidRPr="00991A41">
        <w:rPr>
          <w:rFonts w:cs="Times New Roman"/>
          <w:szCs w:val="24"/>
        </w:rPr>
        <w:t>(Vetenskapsrådet, 2002)</w:t>
      </w:r>
      <w:r w:rsidR="00702CFA" w:rsidRPr="0068373C">
        <w:fldChar w:fldCharType="end"/>
      </w:r>
      <w:r w:rsidR="00702CFA">
        <w:rPr>
          <w:rFonts w:eastAsia="Times New Roman" w:cs="Times New Roman"/>
          <w:lang w:eastAsia="sv-SE"/>
        </w:rPr>
        <w:t xml:space="preserve">. </w:t>
      </w:r>
      <w:r>
        <w:rPr>
          <w:rFonts w:eastAsia="Times New Roman" w:cs="Times New Roman"/>
          <w:lang w:eastAsia="sv-SE"/>
        </w:rPr>
        <w:t>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77CAFA0F" w:rsidR="00D45847" w:rsidRPr="000B1921" w:rsidRDefault="00850895" w:rsidP="000B1921">
      <w:pPr>
        <w:tabs>
          <w:tab w:val="left" w:pos="1134"/>
        </w:tabs>
        <w:spacing w:line="360" w:lineRule="auto"/>
        <w:rPr>
          <w:rFonts w:cs="Times New Roman"/>
          <w:b/>
          <w:sz w:val="24"/>
          <w:szCs w:val="24"/>
        </w:rPr>
      </w:pPr>
      <w:bookmarkStart w:id="8" w:name="_Toc391456183"/>
      <w:bookmarkStart w:id="9" w:name="_Toc401327939"/>
      <w:r w:rsidRPr="000B1921">
        <w:rPr>
          <w:rFonts w:cs="Times New Roman"/>
          <w:b/>
          <w:sz w:val="24"/>
          <w:szCs w:val="24"/>
        </w:rPr>
        <w:t>Utvärdering</w:t>
      </w:r>
      <w:bookmarkEnd w:id="8"/>
      <w:bookmarkEnd w:id="9"/>
      <w:r w:rsidR="002700E0">
        <w:rPr>
          <w:rFonts w:cs="Times New Roman"/>
          <w:b/>
          <w:sz w:val="24"/>
          <w:szCs w:val="24"/>
        </w:rPr>
        <w:t xml:space="preserve"> av kurser</w:t>
      </w:r>
    </w:p>
    <w:p w14:paraId="427737B0" w14:textId="0F36E6CD" w:rsidR="004C158E"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s pedagogiska riktlinjer.</w:t>
      </w:r>
      <w:r w:rsidR="004C158E">
        <w:rPr>
          <w:rFonts w:eastAsia="Times New Roman" w:cs="Times New Roman"/>
          <w:lang w:eastAsia="sv-SE"/>
        </w:rPr>
        <w:t xml:space="preserve"> </w:t>
      </w:r>
      <w:r w:rsidR="0089551B">
        <w:rPr>
          <w:rFonts w:eastAsia="Times New Roman" w:cs="Times New Roman"/>
          <w:lang w:eastAsia="sv-SE"/>
        </w:rPr>
        <w:t xml:space="preserve">Sammanfattningsvis </w:t>
      </w:r>
      <w:r w:rsidR="004C158E">
        <w:rPr>
          <w:rFonts w:eastAsia="Times New Roman" w:cs="Times New Roman"/>
          <w:lang w:eastAsia="sv-SE"/>
        </w:rPr>
        <w:t xml:space="preserve">utfördes </w:t>
      </w:r>
      <w:r w:rsidR="0089551B">
        <w:rPr>
          <w:rFonts w:eastAsia="Times New Roman" w:cs="Times New Roman"/>
          <w:lang w:eastAsia="sv-SE"/>
        </w:rPr>
        <w:t xml:space="preserve">utvärderingen </w:t>
      </w:r>
      <w:r w:rsidR="004C158E">
        <w:rPr>
          <w:rFonts w:eastAsia="Times New Roman" w:cs="Times New Roman"/>
          <w:lang w:eastAsia="sv-SE"/>
        </w:rPr>
        <w:t xml:space="preserve">via de följande </w:t>
      </w:r>
      <w:r w:rsidR="0089551B">
        <w:rPr>
          <w:rFonts w:eastAsia="Times New Roman" w:cs="Times New Roman"/>
          <w:lang w:eastAsia="sv-SE"/>
        </w:rPr>
        <w:t>momenten</w:t>
      </w:r>
      <w:r w:rsidR="004C158E">
        <w:rPr>
          <w:rFonts w:eastAsia="Times New Roman" w:cs="Times New Roman"/>
          <w:lang w:eastAsia="sv-SE"/>
        </w:rPr>
        <w:t>:</w:t>
      </w:r>
    </w:p>
    <w:p w14:paraId="2CC189E4" w14:textId="0855FFE1" w:rsidR="004C158E" w:rsidRPr="00BE257F" w:rsidRDefault="0089551B" w:rsidP="004C158E">
      <w:pPr>
        <w:pStyle w:val="Kommentarer"/>
        <w:numPr>
          <w:ilvl w:val="0"/>
          <w:numId w:val="22"/>
        </w:numPr>
        <w:rPr>
          <w:rFonts w:eastAsia="Times New Roman" w:cs="Times New Roman"/>
          <w:sz w:val="22"/>
          <w:szCs w:val="22"/>
          <w:lang w:eastAsia="sv-SE"/>
        </w:rPr>
      </w:pPr>
      <w:r w:rsidRPr="00BE257F">
        <w:rPr>
          <w:rFonts w:eastAsia="Times New Roman" w:cs="Times New Roman"/>
          <w:sz w:val="22"/>
          <w:szCs w:val="22"/>
          <w:lang w:eastAsia="sv-SE"/>
        </w:rPr>
        <w:t>Analys</w:t>
      </w:r>
      <w:r w:rsidR="004C158E" w:rsidRPr="00BE257F">
        <w:rPr>
          <w:rFonts w:eastAsia="Times New Roman" w:cs="Times New Roman"/>
          <w:sz w:val="22"/>
          <w:szCs w:val="22"/>
          <w:lang w:eastAsia="sv-SE"/>
        </w:rPr>
        <w:t xml:space="preserve"> av DIM’s modellelement</w:t>
      </w:r>
    </w:p>
    <w:p w14:paraId="17D3C8D9" w14:textId="2EBD9784"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Utformning av</w:t>
      </w:r>
      <w:r w:rsidR="004C158E" w:rsidRPr="00BE257F">
        <w:rPr>
          <w:rFonts w:eastAsia="Times New Roman" w:cs="Times New Roman"/>
          <w:sz w:val="22"/>
          <w:szCs w:val="22"/>
          <w:lang w:eastAsia="sv-SE"/>
        </w:rPr>
        <w:t xml:space="preserve"> formulär</w:t>
      </w:r>
      <w:r w:rsidRPr="00BE257F">
        <w:rPr>
          <w:rFonts w:eastAsia="Times New Roman" w:cs="Times New Roman"/>
          <w:sz w:val="22"/>
          <w:szCs w:val="22"/>
          <w:lang w:eastAsia="sv-SE"/>
        </w:rPr>
        <w:t>et</w:t>
      </w:r>
    </w:p>
    <w:p w14:paraId="32CCD837" w14:textId="0EB6E5F8"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Sammanställning av</w:t>
      </w:r>
      <w:r w:rsidR="004C158E" w:rsidRPr="00BE257F">
        <w:rPr>
          <w:rFonts w:eastAsia="Times New Roman" w:cs="Times New Roman"/>
          <w:sz w:val="22"/>
          <w:szCs w:val="22"/>
          <w:lang w:eastAsia="sv-SE"/>
        </w:rPr>
        <w:t xml:space="preserve"> påståenden</w:t>
      </w:r>
    </w:p>
    <w:p w14:paraId="778F9656" w14:textId="2ED651A3" w:rsidR="004C158E" w:rsidRPr="00BE257F" w:rsidRDefault="0089551B" w:rsidP="004C158E">
      <w:pPr>
        <w:pStyle w:val="Kommentarer"/>
        <w:numPr>
          <w:ilvl w:val="0"/>
          <w:numId w:val="22"/>
        </w:numPr>
        <w:rPr>
          <w:sz w:val="22"/>
          <w:szCs w:val="22"/>
        </w:rPr>
      </w:pPr>
      <w:r w:rsidRPr="00BE257F">
        <w:rPr>
          <w:sz w:val="22"/>
          <w:szCs w:val="22"/>
        </w:rPr>
        <w:t>U</w:t>
      </w:r>
      <w:r w:rsidR="004C158E" w:rsidRPr="00BE257F">
        <w:rPr>
          <w:sz w:val="22"/>
          <w:szCs w:val="22"/>
        </w:rPr>
        <w:t>tvär</w:t>
      </w:r>
      <w:r w:rsidRPr="00BE257F">
        <w:rPr>
          <w:sz w:val="22"/>
          <w:szCs w:val="22"/>
        </w:rPr>
        <w:t>deringen</w:t>
      </w:r>
    </w:p>
    <w:p w14:paraId="3ECB580F" w14:textId="33A4E1B1" w:rsidR="00183881" w:rsidRPr="00BE257F" w:rsidRDefault="00183881" w:rsidP="004C158E">
      <w:pPr>
        <w:pStyle w:val="Kommentarer"/>
        <w:numPr>
          <w:ilvl w:val="0"/>
          <w:numId w:val="22"/>
        </w:numPr>
        <w:rPr>
          <w:sz w:val="22"/>
          <w:szCs w:val="22"/>
        </w:rPr>
      </w:pPr>
      <w:r w:rsidRPr="00BE257F">
        <w:rPr>
          <w:sz w:val="22"/>
          <w:szCs w:val="22"/>
        </w:rPr>
        <w:t>Analys</w:t>
      </w:r>
    </w:p>
    <w:p w14:paraId="254AD643" w14:textId="77777777" w:rsidR="004C158E" w:rsidRDefault="004C158E" w:rsidP="000B1921">
      <w:pPr>
        <w:tabs>
          <w:tab w:val="left" w:pos="1134"/>
        </w:tabs>
        <w:spacing w:line="480" w:lineRule="auto"/>
        <w:jc w:val="both"/>
        <w:rPr>
          <w:rFonts w:eastAsia="Times New Roman" w:cs="Times New Roman"/>
          <w:lang w:eastAsia="sv-SE"/>
        </w:rPr>
      </w:pPr>
    </w:p>
    <w:p w14:paraId="079FD90C" w14:textId="1A566326" w:rsidR="00D5700F" w:rsidRDefault="001732AB"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Utifrån </w:t>
      </w:r>
      <w:r w:rsidR="0089551B">
        <w:rPr>
          <w:rFonts w:eastAsia="Times New Roman" w:cs="Times New Roman"/>
          <w:lang w:eastAsia="sv-SE"/>
        </w:rPr>
        <w:t xml:space="preserve">DIM’s </w:t>
      </w:r>
      <w:r>
        <w:rPr>
          <w:rFonts w:eastAsia="Times New Roman" w:cs="Times New Roman"/>
          <w:lang w:eastAsia="sv-SE"/>
        </w:rPr>
        <w:t xml:space="preserve">riktlinjer </w:t>
      </w:r>
      <w:r w:rsidR="00850895">
        <w:rPr>
          <w:rFonts w:eastAsia="Times New Roman" w:cs="Times New Roman"/>
          <w:lang w:eastAsia="sv-SE"/>
        </w:rPr>
        <w:t>samman</w:t>
      </w:r>
      <w:r w:rsidR="00DC3FA6">
        <w:rPr>
          <w:rFonts w:eastAsia="Times New Roman" w:cs="Times New Roman"/>
          <w:lang w:eastAsia="sv-SE"/>
        </w:rPr>
        <w:t>fattades DIM’s</w:t>
      </w:r>
      <w:r w:rsidR="00850895">
        <w:rPr>
          <w:rFonts w:eastAsia="Times New Roman" w:cs="Times New Roman"/>
          <w:lang w:eastAsia="sv-SE"/>
        </w:rPr>
        <w:t xml:space="preserve"> </w:t>
      </w:r>
      <w:r>
        <w:rPr>
          <w:rFonts w:eastAsia="Times New Roman" w:cs="Times New Roman"/>
          <w:lang w:eastAsia="sv-SE"/>
        </w:rPr>
        <w:t>modellelement</w:t>
      </w:r>
      <w:r w:rsidR="00FA6353">
        <w:rPr>
          <w:rFonts w:eastAsia="Times New Roman" w:cs="Times New Roman"/>
          <w:lang w:eastAsia="sv-SE"/>
        </w:rPr>
        <w:t xml:space="preserve"> (</w:t>
      </w:r>
      <w:r w:rsidR="00183881">
        <w:rPr>
          <w:rFonts w:eastAsia="Times New Roman" w:cs="Times New Roman"/>
          <w:lang w:eastAsia="sv-SE"/>
        </w:rPr>
        <w:t xml:space="preserve">Moment </w:t>
      </w:r>
      <w:r w:rsidR="00AA15ED">
        <w:rPr>
          <w:rFonts w:eastAsia="Times New Roman" w:cs="Times New Roman"/>
          <w:lang w:eastAsia="sv-SE"/>
        </w:rPr>
        <w:t>1</w:t>
      </w:r>
      <w:r w:rsidR="00183881">
        <w:rPr>
          <w:rFonts w:eastAsia="Times New Roman" w:cs="Times New Roman"/>
          <w:lang w:eastAsia="sv-SE"/>
        </w:rPr>
        <w:t xml:space="preserve">, </w:t>
      </w:r>
      <w:r w:rsidR="00FA6353">
        <w:rPr>
          <w:rFonts w:eastAsia="Times New Roman" w:cs="Times New Roman"/>
          <w:lang w:eastAsia="sv-SE"/>
        </w:rPr>
        <w:t>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Pr>
          <w:rFonts w:eastAsia="Times New Roman" w:cs="Times New Roman"/>
          <w:lang w:eastAsia="sv-SE"/>
        </w:rPr>
        <w:t xml:space="preserve">ärefter </w:t>
      </w:r>
      <w:r w:rsidR="00850895">
        <w:rPr>
          <w:rFonts w:eastAsia="Times New Roman" w:cs="Times New Roman"/>
          <w:lang w:eastAsia="sv-SE"/>
        </w:rPr>
        <w:t>utnyttjade</w:t>
      </w:r>
      <w:r>
        <w:rPr>
          <w:rFonts w:eastAsia="Times New Roman" w:cs="Times New Roman"/>
          <w:lang w:eastAsia="sv-SE"/>
        </w:rPr>
        <w:t>s</w:t>
      </w:r>
      <w:r w:rsidR="00850895">
        <w:rPr>
          <w:rFonts w:eastAsia="Times New Roman" w:cs="Times New Roman"/>
          <w:lang w:eastAsia="sv-SE"/>
        </w:rPr>
        <w:t xml:space="preserve"> för att </w:t>
      </w:r>
      <w:r w:rsidR="00DC3FA6">
        <w:rPr>
          <w:rFonts w:eastAsia="Times New Roman" w:cs="Times New Roman"/>
          <w:lang w:eastAsia="sv-SE"/>
        </w:rPr>
        <w:t xml:space="preserve">sammanställa </w:t>
      </w:r>
      <w:r w:rsidR="00850895">
        <w:rPr>
          <w:rFonts w:eastAsia="Times New Roman" w:cs="Times New Roman"/>
          <w:lang w:eastAsia="sv-SE"/>
        </w:rPr>
        <w:t xml:space="preserve">ett </w:t>
      </w:r>
      <w:r w:rsidR="0072154A">
        <w:rPr>
          <w:rFonts w:eastAsia="Times New Roman" w:cs="Times New Roman"/>
          <w:lang w:eastAsia="sv-SE"/>
        </w:rPr>
        <w:t>formulär</w:t>
      </w:r>
      <w:r w:rsidR="00E43D1C">
        <w:rPr>
          <w:rFonts w:eastAsia="Times New Roman" w:cs="Times New Roman"/>
          <w:lang w:eastAsia="sv-SE"/>
        </w:rPr>
        <w:t xml:space="preserve"> (</w:t>
      </w:r>
      <w:r w:rsidR="00183881">
        <w:rPr>
          <w:rFonts w:eastAsia="Times New Roman" w:cs="Times New Roman"/>
          <w:lang w:eastAsia="sv-SE"/>
        </w:rPr>
        <w:t xml:space="preserve">Moment </w:t>
      </w:r>
      <w:r w:rsidR="0022514D">
        <w:rPr>
          <w:rFonts w:eastAsia="Times New Roman" w:cs="Times New Roman"/>
          <w:lang w:eastAsia="sv-SE"/>
        </w:rPr>
        <w:t>2</w:t>
      </w:r>
      <w:r w:rsidR="00E43D1C">
        <w:rPr>
          <w:rFonts w:eastAsia="Times New Roman" w:cs="Times New Roman"/>
          <w:lang w:eastAsia="sv-SE"/>
        </w:rPr>
        <w:t>)</w:t>
      </w:r>
      <w:r w:rsidR="00DC3FA6">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DC3FA6">
        <w:rPr>
          <w:rFonts w:eastAsia="Times New Roman" w:cs="Times New Roman"/>
          <w:lang w:eastAsia="sv-SE"/>
        </w:rPr>
        <w:t xml:space="preserve">utformades </w:t>
      </w:r>
      <w:r w:rsidR="00850895">
        <w:rPr>
          <w:rFonts w:eastAsia="Times New Roman" w:cs="Times New Roman"/>
          <w:lang w:eastAsia="sv-SE"/>
        </w:rPr>
        <w:t>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183881">
        <w:rPr>
          <w:rFonts w:eastAsia="Times New Roman" w:cs="Times New Roman"/>
          <w:lang w:eastAsia="sv-SE"/>
        </w:rPr>
        <w:t xml:space="preserve"> (Moment 3</w:t>
      </w:r>
      <w:r w:rsidR="00AA15ED">
        <w:rPr>
          <w:rFonts w:eastAsia="Times New Roman" w:cs="Times New Roman"/>
          <w:lang w:eastAsia="sv-SE"/>
        </w:rPr>
        <w:t>, Bilaga 3</w:t>
      </w:r>
      <w:r w:rsidR="00183881">
        <w:rPr>
          <w:rFonts w:eastAsia="Times New Roman" w:cs="Times New Roman"/>
          <w:lang w:eastAsia="sv-SE"/>
        </w:rPr>
        <w:t>)</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B44EC">
        <w:rPr>
          <w:rFonts w:eastAsia="Times New Roman" w:cs="Times New Roman"/>
          <w:lang w:eastAsia="sv-SE"/>
        </w:rPr>
        <w:t>författaren av detta arbete</w:t>
      </w:r>
      <w:r w:rsidR="00850895">
        <w:rPr>
          <w:rFonts w:eastAsia="Times New Roman" w:cs="Times New Roman"/>
          <w:lang w:eastAsia="sv-SE"/>
        </w:rPr>
        <w:t xml:space="preserve"> med hjälp av de 17 påståendena</w:t>
      </w:r>
      <w:r w:rsidR="00183881">
        <w:rPr>
          <w:rFonts w:eastAsia="Times New Roman" w:cs="Times New Roman"/>
          <w:lang w:eastAsia="sv-SE"/>
        </w:rPr>
        <w:t xml:space="preserve"> (Moment 4)</w:t>
      </w:r>
      <w:r w:rsidR="00850895">
        <w:rPr>
          <w:rFonts w:eastAsia="Times New Roman" w:cs="Times New Roman"/>
          <w:lang w:eastAsia="sv-SE"/>
        </w:rPr>
        <w:t>.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element</w:t>
      </w:r>
      <w:r w:rsidR="00183881">
        <w:rPr>
          <w:rFonts w:eastAsia="Times New Roman" w:cs="Times New Roman"/>
          <w:lang w:eastAsia="sv-SE"/>
        </w:rPr>
        <w:t xml:space="preserve"> (Moment 5)</w:t>
      </w:r>
      <w:r w:rsidR="00686AC4">
        <w:rPr>
          <w:rFonts w:eastAsia="Times New Roman" w:cs="Times New Roman"/>
          <w:lang w:eastAsia="sv-SE"/>
        </w:rPr>
        <w:t>.</w:t>
      </w:r>
    </w:p>
    <w:p w14:paraId="7F266EB6" w14:textId="77777777" w:rsidR="00D5700F" w:rsidRPr="009D27B3" w:rsidRDefault="00D5700F" w:rsidP="000B1921">
      <w:pPr>
        <w:tabs>
          <w:tab w:val="left" w:pos="1134"/>
        </w:tabs>
        <w:spacing w:line="480" w:lineRule="auto"/>
        <w:jc w:val="both"/>
        <w:rPr>
          <w:rFonts w:eastAsia="Times New Roman" w:cs="Times New Roman"/>
          <w:lang w:eastAsia="sv-SE"/>
        </w:rPr>
      </w:pPr>
    </w:p>
    <w:p w14:paraId="650E9956" w14:textId="7B631B81" w:rsidR="00582DFC" w:rsidRPr="009B18DA" w:rsidRDefault="00850895" w:rsidP="009D27B3">
      <w:pPr>
        <w:pStyle w:val="Heading11"/>
      </w:pPr>
      <w:bookmarkStart w:id="10" w:name="_Toc391456184"/>
      <w:bookmarkStart w:id="11" w:name="_Toc413956561"/>
      <w:bookmarkEnd w:id="10"/>
      <w:r w:rsidRPr="00E43D1C">
        <w:lastRenderedPageBreak/>
        <w:t>Resultat</w:t>
      </w:r>
      <w:bookmarkEnd w:id="11"/>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218FDC8E"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 xml:space="preserve">som </w:t>
      </w:r>
      <w:r w:rsidR="002700E0">
        <w:t>ställdes under</w:t>
      </w:r>
      <w:r w:rsidR="000E3605">
        <w:t xml:space="preserve"> interv</w:t>
      </w:r>
      <w:r w:rsidR="006601B2">
        <w:t>ju</w:t>
      </w:r>
      <w:r w:rsidR="000E3605">
        <w:t>n och poängs</w:t>
      </w:r>
      <w:r w:rsidR="00E369F3">
        <w:t>attes</w:t>
      </w:r>
      <w:r w:rsidR="000E3605">
        <w:t xml:space="preserve"> </w:t>
      </w:r>
      <w:r w:rsidR="004B3714">
        <w:t xml:space="preserve">av personen som intervjuades </w:t>
      </w:r>
      <w:r w:rsidR="000E3605">
        <w:t xml:space="preserve">enligt </w:t>
      </w:r>
      <w:r w:rsidR="009B18DA">
        <w:t>en femgradig skala (Bilaga 2).</w:t>
      </w:r>
    </w:p>
    <w:p w14:paraId="651192ED" w14:textId="4F7AA10A" w:rsidR="00780A57" w:rsidRDefault="00047160" w:rsidP="00CA1731">
      <w:pPr>
        <w:spacing w:line="480" w:lineRule="auto"/>
        <w:jc w:val="both"/>
      </w:pPr>
      <w:r>
        <w:t xml:space="preserve"> </w:t>
      </w:r>
    </w:p>
    <w:p w14:paraId="5A761002" w14:textId="4DCF6DD8" w:rsidR="00E972C5" w:rsidRDefault="00850895" w:rsidP="00CA1731">
      <w:pPr>
        <w:spacing w:line="480" w:lineRule="auto"/>
        <w:jc w:val="both"/>
      </w:pPr>
      <w:r>
        <w:t>Resultat</w:t>
      </w:r>
      <w:r w:rsidR="00780A57">
        <w:t>et</w:t>
      </w:r>
      <w:r>
        <w:t xml:space="preserve"> från intervjun visar att DIM har genomsnittlig</w:t>
      </w:r>
      <w:r w:rsidR="00780A57">
        <w:t>t</w:t>
      </w:r>
      <w:r>
        <w:t xml:space="preserve"> högre poäng</w:t>
      </w:r>
      <w:r w:rsidR="00780A57">
        <w:t>,</w:t>
      </w:r>
      <w:r>
        <w:t xml:space="preserve"> med ett medelvärde på 4,5 poäng, jämfört med ATM (medelpoäng = 3</w:t>
      </w:r>
      <w:r w:rsidR="00E63623">
        <w:t>,5</w:t>
      </w:r>
      <w:r>
        <w:t xml:space="preserve">) och KLM (medelpoäng = 4) (Figur </w:t>
      </w:r>
      <w:r w:rsidR="00786A7A">
        <w:t>2</w:t>
      </w:r>
      <w:r>
        <w:t>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Grade</w:t>
      </w:r>
      <w:r w:rsidR="00A835E8">
        <w:t>s</w:t>
      </w:r>
      <w:r>
        <w:t xml:space="preserve"> pedagogik</w:t>
      </w:r>
      <w:r w:rsidR="00B61255">
        <w:t xml:space="preserve"> av de analyserade modellerna </w:t>
      </w:r>
      <w:r w:rsidR="00786A7A">
        <w:t>(Figur 2</w:t>
      </w:r>
      <w:r>
        <w:t>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w:t>
      </w:r>
      <w:r w:rsidR="00E369F3">
        <w:t>en</w:t>
      </w:r>
      <w:r w:rsidR="00A80803">
        <w:t xml:space="preserve"> i </w:t>
      </w:r>
      <w:r w:rsidR="00780A57">
        <w:t xml:space="preserve">samtliga </w:t>
      </w:r>
      <w:r w:rsidR="00786A7A">
        <w:t>fall (Figur 2</w:t>
      </w:r>
      <w:r w:rsidR="00A80803">
        <w:t>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2A66B1E3" w:rsidR="00D45847" w:rsidRDefault="00BD0374" w:rsidP="00512986">
      <w:pPr>
        <w:pStyle w:val="Brdtext"/>
        <w:keepNext/>
        <w:spacing w:line="360" w:lineRule="auto"/>
      </w:pPr>
      <w:r>
        <w:rPr>
          <w:noProof/>
        </w:rPr>
        <w:lastRenderedPageBreak/>
        <w:drawing>
          <wp:inline distT="0" distB="0" distL="0" distR="0" wp14:anchorId="5FCDE953" wp14:editId="41FED448">
            <wp:extent cx="5759450" cy="3297555"/>
            <wp:effectExtent l="0" t="0" r="6350" b="4445"/>
            <wp:docPr id="7"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59450" cy="3297555"/>
                    </a:xfrm>
                    <a:prstGeom prst="rect">
                      <a:avLst/>
                    </a:prstGeom>
                  </pic:spPr>
                </pic:pic>
              </a:graphicData>
            </a:graphic>
          </wp:inline>
        </w:drawing>
      </w:r>
    </w:p>
    <w:p w14:paraId="1762915B" w14:textId="1DFFDAF5"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B6F74">
        <w:rPr>
          <w:b/>
          <w:noProof/>
        </w:rPr>
        <w:t>2</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4BB19EDC" w14:textId="77777777" w:rsidR="00E45207" w:rsidRDefault="00E45207" w:rsidP="009D27B3">
      <w:pPr>
        <w:spacing w:line="360" w:lineRule="auto"/>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3D457D99"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043AE1">
        <w:t xml:space="preserve"> I</w:t>
      </w:r>
      <w:r w:rsidR="008B2D29">
        <w:t>nledningsvis</w:t>
      </w:r>
      <w:r w:rsidR="00043AE1">
        <w:t xml:space="preserve"> utförde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w:t>
      </w:r>
      <w:r w:rsidR="00DC3FA6">
        <w:t>utforma</w:t>
      </w:r>
      <w:r w:rsidR="00D000E0">
        <w:t xml:space="preserve">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fasen hade relativt höga poäng (medelpoäng = 3,</w:t>
      </w:r>
      <w:r w:rsidR="002F1B77">
        <w:t>6</w:t>
      </w:r>
      <w:r w:rsidR="00850895">
        <w:t xml:space="preserve">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w:t>
      </w:r>
      <w:r w:rsidR="00786A7A">
        <w:t>edelpoäng = 2,2 och 1,5; Figur 3</w:t>
      </w:r>
      <w:r w:rsidR="0054444D">
        <w:t>a)</w:t>
      </w:r>
      <w:r w:rsidR="00850895">
        <w:t>.</w:t>
      </w:r>
      <w:r w:rsidR="00213FB2">
        <w:t xml:space="preserve"> </w:t>
      </w:r>
      <w:r w:rsidR="00D808DD">
        <w:t>Dessa resultat betecknar Grades förmågor att presentera information och meningen bakom kursen till studente</w:t>
      </w:r>
      <w:r w:rsidR="00043AE1">
        <w:t>rna</w:t>
      </w:r>
      <w:r w:rsidR="00D808DD">
        <w:t xml:space="preserve"> och samtidigt understödja deras lärande genom sammanfattningar </w:t>
      </w:r>
      <w:r w:rsidR="0048422A">
        <w:t xml:space="preserve">av materialet </w:t>
      </w:r>
      <w:r w:rsidR="00D808DD">
        <w:t xml:space="preserve">och övningar. </w:t>
      </w:r>
      <w:r w:rsidR="00234C76">
        <w:t>Samtidigt visar resultatet generellt s</w:t>
      </w:r>
      <w:r w:rsidR="00043AE1">
        <w:t>e</w:t>
      </w:r>
      <w:r w:rsidR="00234C76">
        <w:t xml:space="preserve">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07866767" w:rsidR="00D45847" w:rsidRDefault="00E91509" w:rsidP="00CA1731">
      <w:pPr>
        <w:spacing w:line="480" w:lineRule="auto"/>
        <w:jc w:val="both"/>
      </w:pPr>
      <w:r>
        <w:lastRenderedPageBreak/>
        <w:t xml:space="preserve">För att få en djupare </w:t>
      </w:r>
      <w:r w:rsidR="00043AE1">
        <w:t>in</w:t>
      </w:r>
      <w:r>
        <w:t>blick inom Grades prestanda i varje fas, dela</w:t>
      </w:r>
      <w:r w:rsidR="002700E0">
        <w:t>des</w:t>
      </w:r>
      <w:r>
        <w:t xml:space="preserve"> de erhållna poäng</w:t>
      </w:r>
      <w:r w:rsidR="00043AE1">
        <w:t>en</w:t>
      </w:r>
      <w:r w:rsidR="002700E0">
        <w:t xml:space="preserve"> upp</w:t>
      </w:r>
      <w:r>
        <w:t xml:space="preserve"> utefter varje</w:t>
      </w:r>
      <w:r w:rsidR="00694336">
        <w:t xml:space="preserve">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786A7A">
        <w:t>Figur 3</w:t>
      </w:r>
      <w:r w:rsidR="00850895">
        <w:t xml:space="preserve">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786A7A">
        <w:t>) (Figur 3</w:t>
      </w:r>
      <w:r w:rsidR="00850895">
        <w:t xml:space="preserve">b). </w:t>
      </w:r>
      <w:r w:rsidR="006814B9">
        <w:t>De</w:t>
      </w:r>
      <w:r w:rsidR="00227C61">
        <w:t xml:space="preserve"> lägre resultate</w:t>
      </w:r>
      <w:r w:rsidR="00043AE1">
        <w:t>n</w:t>
      </w:r>
      <w:r w:rsidR="00227C61">
        <w:t xml:space="preserve"> i</w:t>
      </w:r>
      <w:r w:rsidR="00043AE1">
        <w:t xml:space="preserve"> elementen</w:t>
      </w:r>
      <w:r w:rsidR="00227C61">
        <w:t xml:space="preserve"> </w:t>
      </w:r>
      <w:r w:rsidR="00227C61">
        <w:rPr>
          <w:i/>
        </w:rPr>
        <w:t>Självständiga övningar</w:t>
      </w:r>
      <w:r w:rsidR="00227C61">
        <w:t xml:space="preserve"> och </w:t>
      </w:r>
      <w:r w:rsidR="00227C61">
        <w:rPr>
          <w:i/>
        </w:rPr>
        <w:t>Periodisk Övervakning</w:t>
      </w:r>
      <w:r w:rsidR="00227C61">
        <w:t xml:space="preserve"> grundades i </w:t>
      </w:r>
      <w:r w:rsidR="00DC7A9B">
        <w:t>att Grade inte lägger någo</w:t>
      </w:r>
      <w:r w:rsidR="00043AE1">
        <w:t>n</w:t>
      </w:r>
      <w:r w:rsidR="00DC7A9B">
        <w:t xml:space="preserve"> större </w:t>
      </w:r>
      <w:r w:rsidR="00043AE1">
        <w:t>vikt</w:t>
      </w:r>
      <w:r w:rsidR="00DC7A9B">
        <w:t xml:space="preserve"> </w:t>
      </w:r>
      <w:r w:rsidR="00043AE1">
        <w:t>vid</w:t>
      </w:r>
      <w:r w:rsidR="00DC7A9B">
        <w:t xml:space="preserve">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w:t>
      </w:r>
      <w:r w:rsidR="00043AE1">
        <w:t xml:space="preserve">på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017080">
        <w:t xml:space="preserve">, </w:t>
      </w:r>
      <w:r w:rsidR="00971948" w:rsidRPr="00971948">
        <w:t xml:space="preserve">visade </w:t>
      </w:r>
      <w:r w:rsidR="00D7649D" w:rsidRPr="00971948">
        <w:t>ett</w:t>
      </w:r>
      <w:r w:rsidR="00971948" w:rsidRPr="00971948">
        <w:t xml:space="preserve"> konsekvent </w:t>
      </w:r>
      <w:r w:rsidR="00521970">
        <w:t>l</w:t>
      </w:r>
      <w:r w:rsidR="00043AE1">
        <w:t>ågt</w:t>
      </w:r>
      <w:r w:rsidR="00521970">
        <w:t xml:space="preserve"> resultat på 0</w:t>
      </w:r>
      <w:r w:rsidR="00971948">
        <w:t>,5 respektive 2</w:t>
      </w:r>
      <w:r w:rsidR="00017080">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043AE1">
        <w:t xml:space="preserve"> Fasen</w:t>
      </w:r>
      <w:r w:rsidR="00227C61">
        <w:t xml:space="preserve"> </w:t>
      </w:r>
      <w:r w:rsidR="00850895">
        <w:rPr>
          <w:i/>
        </w:rPr>
        <w:t>Övervakning och Återkoppling</w:t>
      </w:r>
      <w:r w:rsidR="00850895">
        <w:t xml:space="preserve"> innehåller elementet </w:t>
      </w:r>
      <w:r w:rsidR="00850895">
        <w:rPr>
          <w:i/>
        </w:rPr>
        <w:t>Ledtrådar och Uppmaningar</w:t>
      </w:r>
      <w:r w:rsidR="00850895">
        <w:t xml:space="preserve"> </w:t>
      </w:r>
      <w:r w:rsidR="00882330">
        <w:t>som visade</w:t>
      </w:r>
      <w:r w:rsidR="00850895">
        <w:t xml:space="preserve"> ett lågt resultat (medelpoäng = 0,6), däremot</w:t>
      </w:r>
      <w:r w:rsidR="00043AE1">
        <w:t xml:space="preserve"> räddas</w:t>
      </w:r>
      <w:r w:rsidR="00850895">
        <w:t xml:space="preserve"> </w:t>
      </w:r>
      <w:r w:rsidR="00971948">
        <w:t>fasens medelvärde</w:t>
      </w:r>
      <w:r w:rsidR="00A61540">
        <w:t xml:space="preserve"> delvis</w:t>
      </w:r>
      <w:r w:rsidR="00850895">
        <w:t xml:space="preserve"> av att elementet </w:t>
      </w:r>
      <w:r w:rsidR="00850895">
        <w:rPr>
          <w:i/>
        </w:rPr>
        <w:t>Support</w:t>
      </w:r>
      <w:r w:rsidR="00850895">
        <w:t xml:space="preserve"> har ett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9AE903C"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3B6F74">
        <w:rPr>
          <w:b/>
          <w:noProof/>
        </w:rPr>
        <w:t>3</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6C0620FE"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C27C1">
        <w:t>t</w:t>
      </w:r>
      <w:r w:rsidR="00DE1202">
        <w:t xml:space="preserve"> slumpmässig</w:t>
      </w:r>
      <w:r w:rsidR="00DC27C1">
        <w:t>t</w:t>
      </w:r>
      <w:r w:rsidR="00DE1202">
        <w:t xml:space="preserve">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 xml:space="preserve">kan påverka hur </w:t>
      </w:r>
      <w:r w:rsidR="00DC27C1">
        <w:t>väl</w:t>
      </w:r>
      <w:r w:rsidR="00590E58">
        <w:t>anpassad</w:t>
      </w:r>
      <w:r w:rsidR="005A03C6">
        <w:t xml:space="preserve"> DIM är</w:t>
      </w:r>
      <w:r w:rsidR="003A5A58">
        <w:t xml:space="preserve"> </w:t>
      </w:r>
      <w:r w:rsidR="00DC27C1">
        <w:t>för</w:t>
      </w:r>
      <w:r w:rsidR="003A5A58">
        <w:t xml:space="preserve">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EF771B">
        <w:t>(Figur 4</w:t>
      </w:r>
      <w:r w:rsidR="00850895">
        <w:t xml:space="preserve">a). </w:t>
      </w:r>
      <w:r w:rsidR="0051725C">
        <w:t>Den minimala spridning</w:t>
      </w:r>
      <w:r w:rsidR="00694336">
        <w:t>en</w:t>
      </w:r>
      <w:r w:rsidR="009462CB">
        <w:t xml:space="preserve"> indikerar</w:t>
      </w:r>
      <w:r w:rsidR="00377747" w:rsidRPr="00377747">
        <w:t xml:space="preserve"> att DIM är lika lämplig för </w:t>
      </w:r>
      <w:r w:rsidR="00DC27C1">
        <w:t>samtliga</w:t>
      </w:r>
      <w:r w:rsidR="00377747" w:rsidRPr="00377747">
        <w:t xml:space="preserve"> kurser som </w:t>
      </w:r>
      <w:r w:rsidR="00DC27C1">
        <w:t>granskats</w:t>
      </w:r>
      <w:r w:rsidR="00377747" w:rsidRPr="00377747">
        <w:t xml:space="preserve"> och </w:t>
      </w:r>
      <w:r w:rsidR="0089225C">
        <w:t xml:space="preserve">antyder </w:t>
      </w:r>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4194EE20"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EF771B">
        <w:t>Figur 4</w:t>
      </w:r>
      <w:r w:rsidR="00BC4C28">
        <w:t xml:space="preserve">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w:t>
      </w:r>
      <w:r w:rsidR="00DC27C1">
        <w:t>samtliga</w:t>
      </w:r>
      <w:r w:rsidR="00DF3880">
        <w:t xml:space="preserve"> kurs</w:t>
      </w:r>
      <w:r w:rsidR="00DC27C1">
        <w:t>er</w:t>
      </w:r>
      <w:r w:rsidR="00DF3880">
        <w:t xml:space="preserve">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w:t>
      </w:r>
      <w:r w:rsidR="002700E0">
        <w:t xml:space="preserve">variation i </w:t>
      </w:r>
      <w:r>
        <w:t xml:space="preserve">implementation av de </w:t>
      </w:r>
      <w:r w:rsidR="00DF3880">
        <w:t>pedagogiska</w:t>
      </w:r>
      <w:r>
        <w:t xml:space="preserve"> principer</w:t>
      </w:r>
      <w:r w:rsidR="00D90862">
        <w:t xml:space="preserve">na som </w:t>
      </w:r>
      <w:r w:rsidR="00DC27C1">
        <w:t>används</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2" w:name="_Toc489811950"/>
      <w:bookmarkStart w:id="13"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468140AE"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3B6F74">
        <w:rPr>
          <w:b/>
          <w:noProof/>
        </w:rPr>
        <w:t>4</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2"/>
      <w:bookmarkEnd w:id="13"/>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14" w:name="_Toc391456185"/>
      <w:bookmarkStart w:id="15" w:name="_Toc413956562"/>
      <w:bookmarkEnd w:id="14"/>
      <w:r w:rsidRPr="004E58AD">
        <w:t>Diskussion</w:t>
      </w:r>
      <w:bookmarkEnd w:id="15"/>
    </w:p>
    <w:p w14:paraId="6D0F922C" w14:textId="072D817E"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 </w:t>
      </w:r>
      <w:r w:rsidR="00A71251">
        <w:t xml:space="preserve">strategi </w:t>
      </w:r>
      <w:r w:rsidR="008D175A">
        <w:t xml:space="preserve">för att </w:t>
      </w:r>
      <w:r w:rsidR="00DC27C1">
        <w:t>ytterligare strukturera</w:t>
      </w:r>
      <w:r w:rsidR="00DC27C1" w:rsidDel="00DC27C1">
        <w:t xml:space="preserve"> </w:t>
      </w:r>
      <w:r w:rsidR="008D175A">
        <w:t>deras</w:t>
      </w:r>
      <w:r w:rsidR="00C21DDA" w:rsidRPr="00C84F64">
        <w:t xml:space="preserve"> pedagogik</w:t>
      </w:r>
      <w:r w:rsidR="00A71251">
        <w:t>.</w:t>
      </w:r>
      <w:r w:rsidR="00017080">
        <w:t xml:space="preserve"> </w:t>
      </w:r>
      <w:r w:rsidR="0025108E">
        <w:t>Syftet var att förstå vilke</w:t>
      </w:r>
      <w:r w:rsidR="00DC3FA6">
        <w:t>t av</w:t>
      </w:r>
      <w:r w:rsidR="0025108E">
        <w:t xml:space="preserve"> </w:t>
      </w:r>
      <w:r w:rsidR="00DC3FA6">
        <w:t xml:space="preserve">de </w:t>
      </w:r>
      <w:r w:rsidR="0025108E">
        <w:t>pedagogisk</w:t>
      </w:r>
      <w:r w:rsidR="00DC3FA6">
        <w:t>a</w:t>
      </w:r>
      <w:r w:rsidR="0025108E">
        <w:t xml:space="preserve"> perspektiven (Associativ, Kognitiv och Sociokulturellt) som passar bäst in med Grades pedagogiska riktlinjer</w:t>
      </w:r>
      <w:r w:rsidR="006764D6">
        <w:t>.</w:t>
      </w:r>
      <w:r w:rsidR="00EB4251">
        <w:t xml:space="preserve"> </w:t>
      </w:r>
      <w:r w:rsidR="00231746">
        <w:t xml:space="preserve">För att undersöka detta </w:t>
      </w:r>
      <w:r w:rsidR="0025108E" w:rsidRPr="00713E7C">
        <w:rPr>
          <w:rFonts w:cs="Times New Roman"/>
        </w:rPr>
        <w:t>jämförde</w:t>
      </w:r>
      <w:r w:rsidR="0025108E">
        <w:rPr>
          <w:rFonts w:cs="Times New Roman"/>
        </w:rPr>
        <w:t>s</w:t>
      </w:r>
      <w:r w:rsidR="0025108E" w:rsidRPr="00713E7C">
        <w:rPr>
          <w:rFonts w:cs="Times New Roman"/>
        </w:rPr>
        <w:t xml:space="preserve"> Grades nuvarande pedagogiska </w:t>
      </w:r>
      <w:r w:rsidR="0025108E">
        <w:rPr>
          <w:rFonts w:cs="Times New Roman"/>
        </w:rPr>
        <w:t>riktlinjer</w:t>
      </w:r>
      <w:r w:rsidR="0025108E" w:rsidRPr="00713E7C">
        <w:rPr>
          <w:rFonts w:cs="Times New Roman"/>
        </w:rPr>
        <w:t xml:space="preserve"> med en representativ modell (DIM, KLM, ATM) från vart och ett av de tre pedagogiska perspekti</w:t>
      </w:r>
      <w:r w:rsidR="0025108E">
        <w:rPr>
          <w:rFonts w:cs="Times New Roman"/>
        </w:rPr>
        <w:t xml:space="preserve">ven. </w:t>
      </w:r>
      <w:r w:rsidR="000C1D43">
        <w:t xml:space="preserve">Resultatet visade att </w:t>
      </w:r>
      <w:r w:rsidR="00E45207">
        <w:t xml:space="preserve">DIM och, följaktligen, </w:t>
      </w:r>
      <w:r w:rsidR="000C1D43">
        <w:t xml:space="preserve">det </w:t>
      </w:r>
      <w:r w:rsidR="00FC2E6B">
        <w:t>A</w:t>
      </w:r>
      <w:r w:rsidR="000C1D43">
        <w:t xml:space="preserve">ssociativa perspektivet var lämpligast för att </w:t>
      </w:r>
      <w:r w:rsidR="0025108E">
        <w:t xml:space="preserve">passa in med </w:t>
      </w:r>
      <w:r w:rsidR="000C1D43">
        <w:t xml:space="preserve">Grades pedagogiska </w:t>
      </w:r>
      <w:r w:rsidR="006D6C38">
        <w:t>riktlinjer</w:t>
      </w:r>
      <w:r w:rsidR="006764D6">
        <w:t xml:space="preserve">. </w:t>
      </w:r>
      <w:r w:rsidR="008B0888">
        <w:t xml:space="preserve">Studien </w:t>
      </w:r>
      <w:r w:rsidR="00370975">
        <w:t xml:space="preserve">har </w:t>
      </w:r>
      <w:r w:rsidR="007C7CD3">
        <w:t xml:space="preserve">likväl </w:t>
      </w:r>
      <w:r w:rsidR="00370975">
        <w:t xml:space="preserve">syftat </w:t>
      </w:r>
      <w:r w:rsidR="007C7CD3">
        <w:t>till</w:t>
      </w:r>
      <w:r w:rsidR="008B0888">
        <w:t xml:space="preserve"> att förs</w:t>
      </w:r>
      <w:r w:rsidR="007C7CD3">
        <w:t>tå vilka för och- nackdelar</w:t>
      </w:r>
      <w:r w:rsidR="00DC27C1">
        <w:t xml:space="preserve"> som</w:t>
      </w:r>
      <w:r w:rsidR="007C7CD3">
        <w:t xml:space="preserve"> </w:t>
      </w:r>
      <w:r w:rsidR="00E45207">
        <w:t xml:space="preserve">finns i </w:t>
      </w:r>
      <w:r w:rsidR="007C7CD3">
        <w:t>Grade</w:t>
      </w:r>
      <w:r w:rsidR="00E45207">
        <w:t>s</w:t>
      </w:r>
      <w:r w:rsidR="007C7CD3">
        <w:t xml:space="preserve"> </w:t>
      </w:r>
      <w:r w:rsidR="008B0888">
        <w:t xml:space="preserve">befintliga pedagogiska </w:t>
      </w:r>
      <w:r w:rsidR="007C7CD3">
        <w:t>riktlinjerna</w:t>
      </w:r>
      <w:r w:rsidR="008B0888">
        <w:t xml:space="preserve"> och </w:t>
      </w:r>
      <w:r w:rsidR="007C7CD3">
        <w:t>därmed</w:t>
      </w:r>
      <w:r w:rsidR="008B0888">
        <w:t xml:space="preserve"> utvärderades fyra av Grades tidigare kurser enligt DIM’s riktlinjer. </w:t>
      </w:r>
      <w:r w:rsidR="00E45207">
        <w:t>Resultatet 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DC27C1">
        <w:t xml:space="preserve">främst </w:t>
      </w:r>
      <w:r w:rsidR="00F358E4">
        <w:t xml:space="preserve">skulle </w:t>
      </w:r>
      <w:r w:rsidR="00D54813">
        <w:t>bidra</w:t>
      </w:r>
      <w:r w:rsidR="00AC7484">
        <w:t xml:space="preserve"> 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AC7432F" w14:textId="2CA4921A" w:rsidR="002700E0" w:rsidRDefault="00564255" w:rsidP="00CA1731">
      <w:pPr>
        <w:spacing w:line="480" w:lineRule="auto"/>
        <w:jc w:val="both"/>
      </w:pPr>
      <w:r>
        <w:lastRenderedPageBreak/>
        <w:t xml:space="preserve">I </w:t>
      </w:r>
      <w:r w:rsidR="00AB703B">
        <w:t>denn</w:t>
      </w:r>
      <w:r w:rsidR="006607E1">
        <w:t xml:space="preserve">a </w:t>
      </w:r>
      <w:r>
        <w:t>studie utnyttjades en</w:t>
      </w:r>
      <w:r w:rsidR="005F5F47">
        <w:t xml:space="preserve"> strukturerad</w:t>
      </w:r>
      <w:r>
        <w:t xml:space="preserve"> intervju för att uppnå </w:t>
      </w:r>
      <w:r w:rsidR="00AB703B">
        <w:t>ett</w:t>
      </w:r>
      <w:r w:rsidR="006607E1">
        <w:t xml:space="preserve"> av studiens</w:t>
      </w:r>
      <w:r>
        <w:t xml:space="preserve"> mål. Intervjun bestod av ett flertal frågor för varje modell-fas där varje fråga motsvarade en av de representativa modellerna. Med intervjusvaren kunde Grades nuvarande pedagogiska riktlinjer kartläggas på de tre representativa modeller</w:t>
      </w:r>
      <w:r w:rsidR="00DC27C1">
        <w:t>na</w:t>
      </w:r>
      <w:r>
        <w:t xml:space="preserve"> och, i och med det, kunde det mest passande </w:t>
      </w:r>
      <w:r w:rsidR="001A2E41">
        <w:t>perspektiv</w:t>
      </w:r>
      <w:r w:rsidR="00047160">
        <w:t>et</w:t>
      </w:r>
      <w:r>
        <w:t xml:space="preserve"> för Grades nuvarande pedagogiska riktlinjer </w:t>
      </w:r>
      <w:r w:rsidR="00DC27C1">
        <w:t>identifieras</w:t>
      </w:r>
      <w:r>
        <w:t xml:space="preserve">. </w:t>
      </w:r>
      <w:r w:rsidR="007430EC">
        <w:t xml:space="preserve">Denna strategi speglar strategin från tidigare studier </w:t>
      </w:r>
      <w:r w:rsidR="00DC27C1">
        <w:t>som syftat</w:t>
      </w:r>
      <w:r w:rsidR="007430EC">
        <w:t xml:space="preserve"> </w:t>
      </w:r>
      <w:r w:rsidR="00047160">
        <w:t xml:space="preserve">till </w:t>
      </w:r>
      <w:r>
        <w:t xml:space="preserve">att kartlägga individuella pedagogiska modeller </w:t>
      </w:r>
      <w:r w:rsidR="002700E0">
        <w:t>enligt</w:t>
      </w:r>
      <w:r>
        <w:t xml:space="preserve"> de olika pedagogiska perspektiven</w:t>
      </w:r>
      <w:r w:rsidR="007430EC">
        <w:t xml:space="preserve"> </w:t>
      </w:r>
      <w:r w:rsidR="007430EC" w:rsidRPr="00674AA9">
        <w:t>(</w:t>
      </w:r>
      <w:r w:rsidR="007430EC" w:rsidRPr="00674AA9">
        <w:fldChar w:fldCharType="begin"/>
      </w:r>
      <w:r w:rsidR="00F81DA7" w:rsidRPr="00674AA9">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7430EC" w:rsidRPr="00674AA9">
        <w:fldChar w:fldCharType="separate"/>
      </w:r>
      <w:r w:rsidR="007430EC" w:rsidRPr="00674AA9">
        <w:t>Mayes &amp; de Freitas, 2004)</w:t>
      </w:r>
      <w:r w:rsidR="007430EC" w:rsidRPr="00674AA9">
        <w:fldChar w:fldCharType="end"/>
      </w:r>
      <w:r w:rsidRPr="00674AA9">
        <w:t xml:space="preserve">. </w:t>
      </w:r>
      <w:r>
        <w:t xml:space="preserve">I </w:t>
      </w:r>
      <w:r w:rsidR="00A33BE8">
        <w:t xml:space="preserve">Mayes </w:t>
      </w:r>
      <w:r w:rsidR="0034202E">
        <w:t>&amp;</w:t>
      </w:r>
      <w:r w:rsidR="00A33BE8">
        <w:t xml:space="preserve"> de Freitas</w:t>
      </w:r>
      <w:r w:rsidR="00B54B08">
        <w:t xml:space="preserve"> (2004)</w:t>
      </w:r>
      <w:r w:rsidR="00A33BE8">
        <w:t xml:space="preserve"> </w:t>
      </w:r>
      <w:r>
        <w:t xml:space="preserve">studie </w:t>
      </w:r>
      <w:r w:rsidR="00EB647C">
        <w:t>är varje perspektiv representerat</w:t>
      </w:r>
      <w:r>
        <w:t xml:space="preserve"> av en fråga</w:t>
      </w:r>
      <w:r w:rsidR="0034202E">
        <w:t>.</w:t>
      </w:r>
      <w:r>
        <w:t xml:space="preserve"> </w:t>
      </w:r>
      <w:r w:rsidR="0034202E">
        <w:t>G</w:t>
      </w:r>
      <w:r>
        <w:t xml:space="preserve">enom att analysera vilken fråga </w:t>
      </w:r>
      <w:r w:rsidR="00EB647C">
        <w:t xml:space="preserve">som </w:t>
      </w:r>
      <w:r>
        <w:t xml:space="preserve">bäst </w:t>
      </w:r>
      <w:r w:rsidR="001A2E41">
        <w:t>karaktär</w:t>
      </w:r>
      <w:r w:rsidR="00A33BE8">
        <w:t>iserar</w:t>
      </w:r>
      <w:r>
        <w:t xml:space="preserve"> </w:t>
      </w:r>
      <w:r w:rsidR="005C096D">
        <w:t>en specifik modell</w:t>
      </w:r>
      <w:r w:rsidR="0034202E">
        <w:t xml:space="preserve"> kunde de</w:t>
      </w:r>
      <w:r w:rsidR="00604187">
        <w:t xml:space="preserve"> förstå vilket</w:t>
      </w:r>
      <w:r>
        <w:t xml:space="preserve"> perspektiv modellen </w:t>
      </w:r>
      <w:r w:rsidR="00EB647C">
        <w:t>korresponderar bäst med</w:t>
      </w:r>
      <w:r>
        <w:t>.</w:t>
      </w:r>
      <w:r w:rsidR="006605E3">
        <w:t xml:space="preserve"> Jämfört med Mayes &amp; de Freitas</w:t>
      </w:r>
      <w:r w:rsidR="00B54B08">
        <w:t xml:space="preserve"> (2004)</w:t>
      </w:r>
      <w:r w:rsidR="006605E3">
        <w:t>, hade strategi</w:t>
      </w:r>
      <w:r w:rsidR="00DC27C1">
        <w:t>n</w:t>
      </w:r>
      <w:r w:rsidR="006605E3">
        <w:t xml:space="preserve"> som användes i denna studie fördel</w:t>
      </w:r>
      <w:r w:rsidR="00C14F1C">
        <w:t>en</w:t>
      </w:r>
      <w:r w:rsidR="006605E3">
        <w:t xml:space="preserve"> att </w:t>
      </w:r>
      <w:r w:rsidR="00C14F1C">
        <w:t xml:space="preserve">använda </w:t>
      </w:r>
      <w:r w:rsidR="006605E3">
        <w:t xml:space="preserve">ett flertal frågor per perspektiv, vilket ger ett mer </w:t>
      </w:r>
      <w:r w:rsidR="00C14F1C">
        <w:t xml:space="preserve">nyanserat </w:t>
      </w:r>
      <w:r w:rsidR="006605E3">
        <w:t xml:space="preserve">resultat. I och med att denna studie representerar varje </w:t>
      </w:r>
      <w:r w:rsidR="0034202E">
        <w:t xml:space="preserve">pedagogiskt </w:t>
      </w:r>
      <w:r w:rsidR="006605E3">
        <w:t>perspektiv med en modell</w:t>
      </w:r>
      <w:r w:rsidR="0034202E">
        <w:t xml:space="preserve"> från perspektivet</w:t>
      </w:r>
      <w:r w:rsidR="006605E3">
        <w:t xml:space="preserve">, har </w:t>
      </w:r>
      <w:r w:rsidR="0088041B">
        <w:t>studien</w:t>
      </w:r>
      <w:r w:rsidR="006605E3">
        <w:t xml:space="preserve"> också möjlighet att direkt identifiera en </w:t>
      </w:r>
      <w:r w:rsidR="00AA51AE">
        <w:t>möjlig</w:t>
      </w:r>
      <w:r w:rsidR="006605E3">
        <w:t xml:space="preserve"> modell som skulle kunna implementeras i företaget. </w:t>
      </w:r>
    </w:p>
    <w:p w14:paraId="10B16549" w14:textId="77777777" w:rsidR="002700E0" w:rsidRDefault="002700E0" w:rsidP="00CA1731">
      <w:pPr>
        <w:spacing w:line="480" w:lineRule="auto"/>
        <w:jc w:val="both"/>
      </w:pPr>
    </w:p>
    <w:p w14:paraId="23819B53" w14:textId="00874F3B" w:rsidR="00AC7484" w:rsidRPr="00802217" w:rsidRDefault="006607E1" w:rsidP="00CA1731">
      <w:pPr>
        <w:spacing w:line="480" w:lineRule="auto"/>
        <w:jc w:val="both"/>
        <w:rPr>
          <w:rFonts w:cs="Times New Roman"/>
        </w:rPr>
      </w:pPr>
      <w:r>
        <w:rPr>
          <w:rFonts w:cs="Times New Roman"/>
        </w:rPr>
        <w:t>E</w:t>
      </w:r>
      <w:r w:rsidR="00C14F1C">
        <w:rPr>
          <w:rFonts w:cs="Times New Roman"/>
        </w:rPr>
        <w:t>n</w:t>
      </w:r>
      <w:r>
        <w:rPr>
          <w:rFonts w:cs="Times New Roman"/>
        </w:rPr>
        <w:t xml:space="preserve"> alternativ forskningsmetod skulle kunna vara att använda en enkät för att utvinna en större bredd på informationsflödet</w:t>
      </w:r>
      <w:r>
        <w:t xml:space="preserve">, </w:t>
      </w:r>
      <w:r>
        <w:rPr>
          <w:rFonts w:cs="Times New Roman"/>
        </w:rPr>
        <w:t xml:space="preserve">eftersom fler </w:t>
      </w:r>
      <w:r>
        <w:t xml:space="preserve">frågor </w:t>
      </w:r>
      <w:r>
        <w:rPr>
          <w:rFonts w:cs="Times New Roman"/>
        </w:rPr>
        <w:t xml:space="preserve">kan ställas till flera personer. Dock </w:t>
      </w:r>
      <w:r w:rsidR="00C14F1C">
        <w:rPr>
          <w:rFonts w:cs="Times New Roman"/>
        </w:rPr>
        <w:t>ökar</w:t>
      </w:r>
      <w:r>
        <w:rPr>
          <w:rFonts w:cs="Times New Roman"/>
        </w:rPr>
        <w:t xml:space="preserve"> risken för missförstånd av fråg</w:t>
      </w:r>
      <w:r w:rsidR="00C14F1C">
        <w:rPr>
          <w:rFonts w:cs="Times New Roman"/>
        </w:rPr>
        <w:t>orna</w:t>
      </w:r>
      <w:r>
        <w:rPr>
          <w:rFonts w:cs="Times New Roman"/>
        </w:rPr>
        <w:t xml:space="preserve">, eftersom det inte finns någon chans för vidare förklaringar. </w:t>
      </w:r>
      <w:r w:rsidR="00C14F1C">
        <w:rPr>
          <w:rFonts w:cs="Times New Roman"/>
          <w:color w:val="353535"/>
        </w:rPr>
        <w:t>Trots att</w:t>
      </w:r>
      <w:r>
        <w:rPr>
          <w:rFonts w:cs="Times New Roman"/>
          <w:color w:val="353535"/>
        </w:rPr>
        <w:t xml:space="preserve"> en intervju bedömdes vara den mest lämpliga metoden, </w:t>
      </w:r>
      <w:r w:rsidRPr="001E114D">
        <w:rPr>
          <w:rFonts w:cs="Times New Roman"/>
          <w:color w:val="353535"/>
        </w:rPr>
        <w:t>finns det vissa faktorer som</w:t>
      </w:r>
      <w:r w:rsidRPr="00802217">
        <w:rPr>
          <w:rFonts w:cs="Times New Roman"/>
          <w:color w:val="353535"/>
        </w:rPr>
        <w:t xml:space="preserve"> kan ha påverkat intervjuresultatet på ett okänt sätt.</w:t>
      </w:r>
      <w:r>
        <w:rPr>
          <w:rFonts w:ascii="AppleSystemUIFont" w:hAnsi="AppleSystemUIFont" w:cs="AppleSystemUIFont"/>
          <w:color w:val="353535"/>
          <w:sz w:val="24"/>
          <w:szCs w:val="24"/>
        </w:rPr>
        <w:t xml:space="preserve"> </w:t>
      </w:r>
      <w:r>
        <w:t>Intervjun bestod endast av en respondent och följden kan bli att resultate</w:t>
      </w:r>
      <w:r w:rsidR="00047160">
        <w:t>n</w:t>
      </w:r>
      <w:r>
        <w:t xml:space="preserve"> skulle vara mer reliabla om flera personer kunde intervjuas. De specifika frågor som </w:t>
      </w:r>
      <w:r w:rsidR="00C14F1C">
        <w:t>ställdes</w:t>
      </w:r>
      <w:r>
        <w:t xml:space="preserve"> till intervjupersonen vid intervjutillfället är en annan faktor som skulle kunna påverka resultatet. Framtida studier skulle gynnas av att utöka antal</w:t>
      </w:r>
      <w:r w:rsidR="00C14F1C">
        <w:t>et</w:t>
      </w:r>
      <w:r>
        <w:t xml:space="preserve"> frågor som korresponderar till de undersökta modellerna, ett flertal nyckelpersoner som utvecklar frågarna tillsammans, samt intervju</w:t>
      </w:r>
      <w:r w:rsidR="00C14F1C">
        <w:t>er</w:t>
      </w:r>
      <w:r>
        <w:t xml:space="preserve"> med åtskilliga på Grade som utvecklar kurser utöver den pedagogiska ansvarige.</w:t>
      </w:r>
      <w:r w:rsidR="007E3F69">
        <w:t xml:space="preserve"> </w:t>
      </w:r>
      <w:r w:rsidR="008227FA">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w:t>
      </w:r>
      <w:r w:rsidR="00AC7484">
        <w:lastRenderedPageBreak/>
        <w:t>till ett mer konkret svar angående vilke</w:t>
      </w:r>
      <w:r w:rsidR="00C14F1C">
        <w:t>t</w:t>
      </w:r>
      <w:r w:rsidR="00AC7484">
        <w:t xml:space="preserve"> av de två perspektiv</w:t>
      </w:r>
      <w:r w:rsidR="00047160">
        <w:t>en som</w:t>
      </w:r>
      <w:r w:rsidR="00AC7484">
        <w:t xml:space="preserve">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29DD2C19" w14:textId="77777777" w:rsidR="00DC0653" w:rsidRDefault="00710303" w:rsidP="00CA1731">
      <w:pPr>
        <w:spacing w:line="480" w:lineRule="auto"/>
        <w:jc w:val="both"/>
      </w:pPr>
      <w:r>
        <w:t>Resultatet</w:t>
      </w:r>
      <w:r w:rsidR="00864EC1">
        <w:t xml:space="preserve"> från </w:t>
      </w:r>
      <w:r w:rsidR="0075412A">
        <w:t>i</w:t>
      </w:r>
      <w:r w:rsidR="000A2398">
        <w:t xml:space="preserve">ntervjun </w:t>
      </w:r>
      <w:r w:rsidR="00B37533">
        <w:t>gav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w:t>
      </w:r>
      <w:r w:rsidR="00C14F1C">
        <w:t>a</w:t>
      </w:r>
      <w:r w:rsidR="00457C43">
        <w:t xml:space="preserve"> poäng</w:t>
      </w:r>
      <w:r w:rsidR="00C14F1C">
        <w:t>en</w:t>
      </w:r>
      <w:r w:rsidR="00457C43">
        <w:t xml:space="preserve">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 xml:space="preserve">de </w:t>
      </w:r>
      <w:r w:rsidR="00C14F1C">
        <w:t>miss</w:t>
      </w:r>
      <w:r w:rsidR="00513716">
        <w:t>lyckas med implementering</w:t>
      </w:r>
      <w:r w:rsidR="00891246">
        <w:t xml:space="preserve">. </w:t>
      </w:r>
      <w:r w:rsidR="00B566A4">
        <w:t xml:space="preserve">Enligt intervjuresultatet visar det </w:t>
      </w:r>
      <w:r w:rsidR="00F358E4">
        <w:t xml:space="preserve">sig </w:t>
      </w:r>
      <w:r w:rsidR="00B566A4">
        <w:t>att Gr</w:t>
      </w:r>
      <w:r w:rsidR="00C46D9D">
        <w:t xml:space="preserve">ade prioriterar dessa faser men </w:t>
      </w:r>
      <w:r w:rsidR="00C14F1C">
        <w:t>problemet ligger i implementeringen</w:t>
      </w:r>
      <w:r w:rsidR="00AC7484">
        <w:t xml:space="preserve">.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p>
    <w:p w14:paraId="051234CE" w14:textId="77777777" w:rsidR="00DC0653" w:rsidRDefault="00DC0653" w:rsidP="00CA1731">
      <w:pPr>
        <w:spacing w:line="480" w:lineRule="auto"/>
        <w:jc w:val="both"/>
      </w:pPr>
    </w:p>
    <w:p w14:paraId="6EC2CD66" w14:textId="458C397F" w:rsidR="00807816" w:rsidRDefault="00197B05" w:rsidP="00CA1731">
      <w:pPr>
        <w:spacing w:line="480" w:lineRule="auto"/>
        <w:jc w:val="both"/>
        <w:rPr>
          <w:rFonts w:eastAsia="Times New Roman" w:cs="Arial"/>
          <w:color w:val="222222"/>
          <w:shd w:val="clear" w:color="auto" w:fill="FFFFFF"/>
        </w:rPr>
      </w:pPr>
      <w:r>
        <w:t xml:space="preserve">I </w:t>
      </w:r>
      <w:r w:rsidR="00BA3DCC">
        <w:t xml:space="preserve">utvärderingen av kurserna enligt DIM </w:t>
      </w:r>
      <w:r w:rsidR="001D42D7">
        <w:t>finns det påtagliga faktorer som</w:t>
      </w:r>
      <w:r w:rsidR="00BA3DCC">
        <w:t xml:space="preserve"> kan ha påverkat utvärderingsresultatet</w:t>
      </w:r>
      <w:r w:rsidR="00C02FBE">
        <w:t>, till exempel a</w:t>
      </w:r>
      <w:r w:rsidR="00D23CFF">
        <w:t xml:space="preserve">ntalet påståenden i utvärderingen och utformningen av </w:t>
      </w:r>
      <w:r w:rsidR="00C02FBE">
        <w:t>dessa</w:t>
      </w:r>
      <w:r w:rsidR="00D23CFF">
        <w:t xml:space="preserve">. Framförallt kan det ge ett </w:t>
      </w:r>
      <w:r w:rsidR="00C02FBE">
        <w:t xml:space="preserve">mer </w:t>
      </w:r>
      <w:r w:rsidR="002700E0">
        <w:t>till</w:t>
      </w:r>
      <w:r w:rsidR="00C02FBE">
        <w:t>förlitligt</w:t>
      </w:r>
      <w:r w:rsidR="00D23CFF">
        <w:t xml:space="preserve"> resultat om flera personer </w:t>
      </w:r>
      <w:r w:rsidR="00C02FBE">
        <w:t xml:space="preserve">formulerar </w:t>
      </w:r>
      <w:r w:rsidR="00D23CFF">
        <w:t xml:space="preserve">påståenden. </w:t>
      </w:r>
      <w:r w:rsidR="006A08E7">
        <w:t>Utvärdering</w:t>
      </w:r>
      <w:r w:rsidR="00F358E4">
        <w:t>en</w:t>
      </w:r>
      <w:r w:rsidR="006A08E7">
        <w:t xml:space="preserve"> genomfördes av </w:t>
      </w:r>
      <w:r w:rsidR="00DC3FA6">
        <w:t>endast en person</w:t>
      </w:r>
      <w:r w:rsidR="00F358E4">
        <w:t>, vilket riskera</w:t>
      </w:r>
      <w:r w:rsidR="00C02FBE">
        <w:t>r</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w:t>
      </w:r>
      <w:r w:rsidR="00CE7FDF">
        <w:t>e</w:t>
      </w:r>
      <w:r w:rsidR="00431498">
        <w:t>l</w:t>
      </w:r>
      <w:r w:rsidR="00CE7FDF">
        <w:t>t</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proofErr w:type="spellStart"/>
      <w:r w:rsidR="00807816">
        <w:t>Kocadere</w:t>
      </w:r>
      <w:proofErr w:type="spellEnd"/>
      <w:r w:rsidR="00807816">
        <w:t xml:space="preserve"> &amp; </w:t>
      </w:r>
      <w:proofErr w:type="spellStart"/>
      <w:r w:rsidR="00807816">
        <w:t>Ozgen</w:t>
      </w:r>
      <w:proofErr w:type="spellEnd"/>
      <w:r w:rsidR="004C1459">
        <w:t xml:space="preserve"> </w:t>
      </w:r>
      <w:r w:rsidR="00A362AF">
        <w:rPr>
          <w:rFonts w:eastAsia="Times New Roman" w:cs="Arial"/>
          <w:color w:val="222222"/>
          <w:shd w:val="clear" w:color="auto" w:fill="FFFFFF"/>
        </w:rPr>
        <w:t xml:space="preserve">har </w:t>
      </w:r>
      <w:r w:rsidR="00DD6FAA">
        <w:rPr>
          <w:rFonts w:eastAsia="Times New Roman" w:cs="Arial"/>
          <w:color w:val="222222"/>
          <w:shd w:val="clear" w:color="auto" w:fill="FFFFFF"/>
        </w:rPr>
        <w:t xml:space="preserve">låtit </w:t>
      </w:r>
      <w:r w:rsidR="00ED39A7">
        <w:rPr>
          <w:rFonts w:eastAsia="Times New Roman" w:cs="Arial"/>
          <w:color w:val="222222"/>
          <w:shd w:val="clear" w:color="auto" w:fill="FFFFFF"/>
        </w:rPr>
        <w:t xml:space="preserve">studenter utföra en kursevaluering </w:t>
      </w:r>
      <w:r w:rsidR="00A362AF">
        <w:rPr>
          <w:rFonts w:eastAsia="Times New Roman" w:cs="Arial"/>
          <w:color w:val="222222"/>
          <w:shd w:val="clear" w:color="auto" w:fill="FFFFFF"/>
        </w:rPr>
        <w:t>utifrån en pedagogisk modell</w:t>
      </w:r>
      <w:r w:rsidR="008105E2">
        <w:rPr>
          <w:rFonts w:eastAsia="Times New Roman" w:cs="Arial"/>
          <w:color w:val="222222"/>
          <w:shd w:val="clear" w:color="auto" w:fill="FFFFFF"/>
        </w:rPr>
        <w:t xml:space="preserve"> </w:t>
      </w:r>
      <w:r w:rsidR="008105E2">
        <w:rPr>
          <w:rFonts w:eastAsia="Times New Roman" w:cs="Arial"/>
          <w:color w:val="222222"/>
          <w:shd w:val="clear" w:color="auto" w:fill="FFFFFF"/>
        </w:rPr>
        <w:fldChar w:fldCharType="begin"/>
      </w:r>
      <w:r w:rsidR="008105E2">
        <w:rPr>
          <w:rFonts w:eastAsia="Times New Roman" w:cs="Arial"/>
          <w:color w:val="222222"/>
          <w:shd w:val="clear" w:color="auto" w:fill="FFFFFF"/>
        </w:rPr>
        <w:instrText xml:space="preserve"> ADDIN ZOTERO_ITEM CSL_CITATION {"citationID":"RADbcoVy","properties":{"formattedCitation":"(Kocadere &amp; Ozgen, 2012)","plainCitation":"(Kocadere &amp; Ozgen, 2012)","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8105E2">
        <w:rPr>
          <w:rFonts w:eastAsia="Times New Roman" w:cs="Arial"/>
          <w:color w:val="222222"/>
          <w:shd w:val="clear" w:color="auto" w:fill="FFFFFF"/>
        </w:rPr>
        <w:fldChar w:fldCharType="separate"/>
      </w:r>
      <w:r w:rsidR="008105E2" w:rsidRPr="008105E2">
        <w:rPr>
          <w:rFonts w:cs="Times New Roman"/>
          <w:szCs w:val="24"/>
        </w:rPr>
        <w:t>(</w:t>
      </w:r>
      <w:proofErr w:type="spellStart"/>
      <w:r w:rsidR="008105E2" w:rsidRPr="008105E2">
        <w:rPr>
          <w:rFonts w:cs="Times New Roman"/>
          <w:szCs w:val="24"/>
        </w:rPr>
        <w:t>Kocadere</w:t>
      </w:r>
      <w:proofErr w:type="spellEnd"/>
      <w:r w:rsidR="008105E2" w:rsidRPr="008105E2">
        <w:rPr>
          <w:rFonts w:cs="Times New Roman"/>
          <w:szCs w:val="24"/>
        </w:rPr>
        <w:t xml:space="preserve"> &amp; </w:t>
      </w:r>
      <w:proofErr w:type="spellStart"/>
      <w:r w:rsidR="008105E2" w:rsidRPr="008105E2">
        <w:rPr>
          <w:rFonts w:cs="Times New Roman"/>
          <w:szCs w:val="24"/>
        </w:rPr>
        <w:t>Ozgen</w:t>
      </w:r>
      <w:proofErr w:type="spellEnd"/>
      <w:r w:rsidR="008105E2" w:rsidRPr="008105E2">
        <w:rPr>
          <w:rFonts w:cs="Times New Roman"/>
          <w:szCs w:val="24"/>
        </w:rPr>
        <w:t>, 2012)</w:t>
      </w:r>
      <w:r w:rsidR="008105E2">
        <w:rPr>
          <w:rFonts w:eastAsia="Times New Roman" w:cs="Arial"/>
          <w:color w:val="222222"/>
          <w:shd w:val="clear" w:color="auto" w:fill="FFFFFF"/>
        </w:rPr>
        <w:fldChar w:fldCharType="end"/>
      </w:r>
      <w:r w:rsidR="008105E2">
        <w:rPr>
          <w:rFonts w:eastAsia="Times New Roman" w:cs="Arial"/>
          <w:color w:val="222222"/>
          <w:shd w:val="clear" w:color="auto" w:fill="FFFFFF"/>
        </w:rPr>
        <w:t xml:space="preserve">. </w:t>
      </w:r>
      <w:r w:rsidR="00DD61A8">
        <w:rPr>
          <w:rFonts w:eastAsia="Times New Roman" w:cs="Arial"/>
          <w:color w:val="222222"/>
          <w:shd w:val="clear" w:color="auto" w:fill="FFFFFF"/>
        </w:rPr>
        <w:t xml:space="preserve">En likvärdig poängskala som </w:t>
      </w:r>
      <w:proofErr w:type="gramStart"/>
      <w:r w:rsidR="00DD6FAA">
        <w:rPr>
          <w:rFonts w:eastAsia="Times New Roman" w:cs="Arial"/>
          <w:color w:val="222222"/>
          <w:shd w:val="clear" w:color="auto" w:fill="FFFFFF"/>
        </w:rPr>
        <w:t>nyttjats</w:t>
      </w:r>
      <w:proofErr w:type="gramEnd"/>
      <w:r w:rsidR="00DD6FAA">
        <w:rPr>
          <w:rFonts w:eastAsia="Times New Roman" w:cs="Arial"/>
          <w:color w:val="222222"/>
          <w:shd w:val="clear" w:color="auto" w:fill="FFFFFF"/>
        </w:rPr>
        <w:t xml:space="preserve"> </w:t>
      </w:r>
      <w:r w:rsidR="00DD61A8">
        <w:rPr>
          <w:rFonts w:eastAsia="Times New Roman" w:cs="Arial"/>
          <w:color w:val="222222"/>
          <w:shd w:val="clear" w:color="auto" w:fill="FFFFFF"/>
        </w:rPr>
        <w:t>i denna studie användes för att poängsätta hur väl kursens tillvägagångssätt passar in med modellkriterier</w:t>
      </w:r>
      <w:r w:rsidR="00DD6FAA">
        <w:rPr>
          <w:rFonts w:eastAsia="Times New Roman" w:cs="Arial"/>
          <w:color w:val="222222"/>
          <w:shd w:val="clear" w:color="auto" w:fill="FFFFFF"/>
        </w:rPr>
        <w:t>na</w:t>
      </w:r>
      <w:r w:rsidR="00DD61A8">
        <w:rPr>
          <w:rFonts w:eastAsia="Times New Roman" w:cs="Arial"/>
          <w:color w:val="222222"/>
          <w:shd w:val="clear" w:color="auto" w:fill="FFFFFF"/>
        </w:rPr>
        <w:t xml:space="preserve">. </w:t>
      </w:r>
      <w:r w:rsidR="002700E0">
        <w:rPr>
          <w:rFonts w:eastAsia="Times New Roman" w:cs="Arial"/>
          <w:color w:val="222222"/>
          <w:shd w:val="clear" w:color="auto" w:fill="FFFFFF"/>
        </w:rPr>
        <w:t xml:space="preserve">Studien av </w:t>
      </w:r>
      <w:proofErr w:type="spellStart"/>
      <w:r w:rsidR="00807816">
        <w:t>Kocadere</w:t>
      </w:r>
      <w:proofErr w:type="spellEnd"/>
      <w:r w:rsidR="00807816">
        <w:t xml:space="preserve"> &amp; </w:t>
      </w:r>
      <w:proofErr w:type="spellStart"/>
      <w:r w:rsidR="00807816">
        <w:t>Ozgen</w:t>
      </w:r>
      <w:proofErr w:type="spellEnd"/>
      <w:r w:rsidR="00B54B08">
        <w:t xml:space="preserve"> (2012)</w:t>
      </w:r>
      <w:r w:rsidR="00807816">
        <w:t xml:space="preserve"> </w:t>
      </w:r>
      <w:r w:rsidR="002700E0">
        <w:t>h</w:t>
      </w:r>
      <w:r w:rsidR="003475D1">
        <w:t xml:space="preserve">ar </w:t>
      </w:r>
      <w:r w:rsidR="00807816">
        <w:t>däremot bara 6 frågor som representera</w:t>
      </w:r>
      <w:r w:rsidR="00C74489">
        <w:t>r</w:t>
      </w:r>
      <w:r w:rsidR="00807816">
        <w:t xml:space="preserve"> modellkriterierna och de är inte uppdelade utefter modell-fas eller element</w:t>
      </w:r>
      <w:r w:rsidR="003475D1">
        <w:t>.</w:t>
      </w:r>
      <w:r w:rsidR="00807816">
        <w:t xml:space="preserve"> </w:t>
      </w:r>
      <w:r w:rsidR="003475D1">
        <w:t>Därför saknar studien</w:t>
      </w:r>
      <w:r w:rsidR="00807816">
        <w:t xml:space="preserve"> </w:t>
      </w:r>
      <w:r w:rsidR="003475D1">
        <w:t>underlag för</w:t>
      </w:r>
      <w:r w:rsidR="00807816">
        <w:t xml:space="preserve"> att ge förslag till specifika </w:t>
      </w:r>
      <w:r w:rsidR="003475D1">
        <w:t>kurs</w:t>
      </w:r>
      <w:r w:rsidR="00807816">
        <w:t>förbättringar.</w:t>
      </w:r>
      <w:r w:rsidR="003475D1">
        <w:t xml:space="preserve"> Dessutom, med tanke på poängspridningen som observeras i denna studie med</w:t>
      </w:r>
      <w:r w:rsidR="00DD6FAA">
        <w:t xml:space="preserve"> totalt</w:t>
      </w:r>
      <w:r w:rsidR="003475D1">
        <w:t xml:space="preserve"> 17 frågor, skulle deras studieupplägg gynnas av ett flertal frågor. </w:t>
      </w:r>
    </w:p>
    <w:p w14:paraId="211E84E5" w14:textId="77777777" w:rsidR="00C67B0B" w:rsidRDefault="00C67B0B" w:rsidP="00CA1731">
      <w:pPr>
        <w:spacing w:line="480" w:lineRule="auto"/>
        <w:jc w:val="both"/>
      </w:pPr>
    </w:p>
    <w:p w14:paraId="04042C3D" w14:textId="3F268530" w:rsidR="003475EE" w:rsidRDefault="00667FC8" w:rsidP="00CA1731">
      <w:pPr>
        <w:spacing w:line="480" w:lineRule="auto"/>
        <w:jc w:val="both"/>
      </w:pPr>
      <w:r>
        <w:lastRenderedPageBreak/>
        <w:t>Det är inte nödvändigtvis</w:t>
      </w:r>
      <w:r w:rsidR="00DD6FAA">
        <w:t xml:space="preserve"> så</w:t>
      </w:r>
      <w:r>
        <w:t xml:space="preserve"> att</w:t>
      </w:r>
      <w:r w:rsidR="00DD6FAA">
        <w:t xml:space="preserve"> </w:t>
      </w:r>
      <w:r>
        <w:t xml:space="preserve">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w:t>
      </w:r>
      <w:r w:rsidR="00DD6FAA">
        <w:t xml:space="preserve">användas </w:t>
      </w:r>
      <w:r>
        <w:t xml:space="preserve">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r w:rsidR="00DD6FAA">
        <w:t xml:space="preserve"> specifik</w:t>
      </w:r>
      <w:r w:rsidR="0089225C">
        <w:t xml:space="preserve"> </w:t>
      </w:r>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295C27">
        <w:t>det</w:t>
      </w:r>
      <w:r w:rsidR="007E6083">
        <w:t xml:space="preserve"> </w:t>
      </w:r>
      <w:r w:rsidR="000152C2">
        <w:t>eventuellt visa</w:t>
      </w:r>
      <w:r w:rsidR="00295C27">
        <w:t xml:space="preserve"> att</w:t>
      </w:r>
      <w:r w:rsidR="000152C2">
        <w:t xml:space="preserve">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DD6FAA">
        <w:t xml:space="preserve">stort </w:t>
      </w:r>
      <w:r w:rsidR="00674577">
        <w:t>emellan Grades kur</w:t>
      </w:r>
      <w:r>
        <w:t>ser,</w:t>
      </w:r>
      <w:r w:rsidR="000152C2">
        <w:t xml:space="preserve"> </w:t>
      </w:r>
      <w:r w:rsidR="007E6083">
        <w:t xml:space="preserve">är rekommendationen att </w:t>
      </w:r>
      <w:r w:rsidR="000152C2">
        <w:t xml:space="preserve">Grade </w:t>
      </w:r>
      <w:r w:rsidR="007E6083">
        <w:t xml:space="preserve">förblir </w:t>
      </w:r>
      <w:r w:rsidR="000152C2">
        <w:t>uppmärksamma</w:t>
      </w:r>
      <w:r w:rsidR="00DD6FAA">
        <w:t xml:space="preserve"> på</w:t>
      </w:r>
      <w:r w:rsidR="000152C2">
        <w:t xml:space="preserve"> om deras nya kunder har </w:t>
      </w:r>
      <w:r w:rsidR="00674577">
        <w:t>specifika</w:t>
      </w:r>
      <w:r w:rsidR="007E6083">
        <w:t xml:space="preserve"> behov, och </w:t>
      </w:r>
      <w:r w:rsidR="00DD6FAA">
        <w:t>om</w:t>
      </w:r>
      <w:r w:rsidR="007E6083">
        <w:t xml:space="preserve"> en</w:t>
      </w:r>
      <w:r w:rsidR="000152C2">
        <w:t xml:space="preserve"> implementerad modell</w:t>
      </w:r>
      <w:r w:rsidR="00DD6FAA">
        <w:t xml:space="preserve"> </w:t>
      </w:r>
      <w:r w:rsidR="000152C2">
        <w:t>skulle</w:t>
      </w:r>
      <w:r w:rsidR="006652B4">
        <w:t xml:space="preserve"> vara </w:t>
      </w:r>
      <w:r w:rsidR="00DD6FAA">
        <w:t>o</w:t>
      </w:r>
      <w:r w:rsidR="006652B4">
        <w:t>lämplig.</w:t>
      </w:r>
    </w:p>
    <w:p w14:paraId="7EE4CB86" w14:textId="4EA7CA67" w:rsidR="00D877C8" w:rsidRDefault="00D877C8"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16" w:name="_Toc413956563"/>
      <w:r w:rsidRPr="004E58AD">
        <w:t>Tack</w:t>
      </w:r>
      <w:bookmarkEnd w:id="16"/>
    </w:p>
    <w:p w14:paraId="78DAD096" w14:textId="0808D68B"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4450E6">
        <w:t xml:space="preserve">Jag tackar Elin Edsbäcker för noga korrekturläsning.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17" w:name="_Toc391456186"/>
      <w:bookmarkStart w:id="18" w:name="_Toc413956564"/>
      <w:bookmarkEnd w:id="17"/>
      <w:r w:rsidRPr="004E58AD">
        <w:lastRenderedPageBreak/>
        <w:t>Referenser</w:t>
      </w:r>
      <w:bookmarkEnd w:id="18"/>
    </w:p>
    <w:p w14:paraId="420CDAA2" w14:textId="77777777" w:rsidR="008105E2" w:rsidRDefault="008105E2">
      <w:pPr>
        <w:widowControl w:val="0"/>
        <w:autoSpaceDE w:val="0"/>
        <w:autoSpaceDN w:val="0"/>
        <w:adjustRightInd w:val="0"/>
        <w:rPr>
          <w:rFonts w:cs="Times New Roman"/>
          <w:szCs w:val="24"/>
        </w:rPr>
      </w:pPr>
      <w:r>
        <w:fldChar w:fldCharType="begin"/>
      </w:r>
      <w:r>
        <w:instrText xml:space="preserve"> ADDIN ZOTERO_BIBL {"uncited":[],"omitted":[],"custom":[]} CSL_BIBLIOGRAPHY </w:instrText>
      </w:r>
      <w:r>
        <w:fldChar w:fldCharType="separate"/>
      </w:r>
      <w:r w:rsidRPr="008105E2">
        <w:rPr>
          <w:rFonts w:cs="Times New Roman"/>
          <w:szCs w:val="24"/>
        </w:rPr>
        <w:t xml:space="preserve">Businessreflex. (2016, </w:t>
      </w:r>
      <w:proofErr w:type="gramStart"/>
      <w:r w:rsidRPr="008105E2">
        <w:rPr>
          <w:rFonts w:cs="Times New Roman"/>
          <w:szCs w:val="24"/>
        </w:rPr>
        <w:t>December</w:t>
      </w:r>
      <w:proofErr w:type="gramEnd"/>
      <w:r w:rsidRPr="008105E2">
        <w:rPr>
          <w:rFonts w:cs="Times New Roman"/>
          <w:szCs w:val="24"/>
        </w:rPr>
        <w:t xml:space="preserve"> 2). E-learning – mer lärande på effektivare sätt? </w:t>
      </w:r>
      <w:r w:rsidRPr="00D5700F">
        <w:rPr>
          <w:rFonts w:cs="Times New Roman"/>
          <w:szCs w:val="24"/>
          <w:lang w:val="en-GB"/>
        </w:rPr>
        <w:t>Retrieved</w:t>
      </w:r>
      <w:r w:rsidRPr="008105E2">
        <w:rPr>
          <w:rFonts w:cs="Times New Roman"/>
          <w:szCs w:val="24"/>
        </w:rPr>
        <w:t xml:space="preserve"> August 31, 2018, from goo.gl/</w:t>
      </w:r>
      <w:proofErr w:type="spellStart"/>
      <w:r w:rsidRPr="008105E2">
        <w:rPr>
          <w:rFonts w:cs="Times New Roman"/>
          <w:szCs w:val="24"/>
        </w:rPr>
        <w:t>SbUuNe</w:t>
      </w:r>
      <w:proofErr w:type="spellEnd"/>
    </w:p>
    <w:p w14:paraId="2AD45B2E" w14:textId="77777777" w:rsidR="008105E2" w:rsidRPr="008105E2" w:rsidRDefault="008105E2">
      <w:pPr>
        <w:widowControl w:val="0"/>
        <w:autoSpaceDE w:val="0"/>
        <w:autoSpaceDN w:val="0"/>
        <w:adjustRightInd w:val="0"/>
        <w:rPr>
          <w:rFonts w:cs="Times New Roman"/>
          <w:szCs w:val="24"/>
        </w:rPr>
      </w:pPr>
    </w:p>
    <w:p w14:paraId="022C3DB7"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Carlberg, N. (2017, </w:t>
      </w:r>
      <w:proofErr w:type="spellStart"/>
      <w:r w:rsidRPr="008105E2">
        <w:rPr>
          <w:rFonts w:cs="Times New Roman"/>
          <w:szCs w:val="24"/>
        </w:rPr>
        <w:t>March</w:t>
      </w:r>
      <w:proofErr w:type="spellEnd"/>
      <w:r w:rsidRPr="008105E2">
        <w:rPr>
          <w:rFonts w:cs="Times New Roman"/>
          <w:szCs w:val="24"/>
        </w:rPr>
        <w:t xml:space="preserve"> 5). Branschanalys e-learning Sverige 2015. </w:t>
      </w:r>
      <w:r w:rsidRPr="00D5700F">
        <w:rPr>
          <w:rFonts w:cs="Times New Roman"/>
          <w:szCs w:val="24"/>
          <w:lang w:val="en-GB"/>
        </w:rPr>
        <w:t xml:space="preserve">Retrieved October </w:t>
      </w:r>
      <w:r w:rsidRPr="008105E2">
        <w:rPr>
          <w:rFonts w:cs="Times New Roman"/>
          <w:szCs w:val="24"/>
        </w:rPr>
        <w:t>7, 2018, from goo.gl/ZU9VLM</w:t>
      </w:r>
    </w:p>
    <w:p w14:paraId="056DCB54" w14:textId="77777777" w:rsidR="008105E2" w:rsidRPr="008105E2" w:rsidRDefault="008105E2">
      <w:pPr>
        <w:widowControl w:val="0"/>
        <w:autoSpaceDE w:val="0"/>
        <w:autoSpaceDN w:val="0"/>
        <w:adjustRightInd w:val="0"/>
        <w:rPr>
          <w:rFonts w:cs="Times New Roman"/>
          <w:szCs w:val="24"/>
        </w:rPr>
      </w:pPr>
    </w:p>
    <w:p w14:paraId="7648462E"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Clark, R. C., &amp; Mayer, R. E. (2012). </w:t>
      </w:r>
      <w:r w:rsidRPr="008105E2">
        <w:rPr>
          <w:rFonts w:cs="Times New Roman"/>
          <w:i/>
          <w:iCs/>
          <w:szCs w:val="24"/>
        </w:rPr>
        <w:t>Scenario-</w:t>
      </w:r>
      <w:proofErr w:type="spellStart"/>
      <w:r w:rsidRPr="008105E2">
        <w:rPr>
          <w:rFonts w:cs="Times New Roman"/>
          <w:i/>
          <w:iCs/>
          <w:szCs w:val="24"/>
        </w:rPr>
        <w:t>based</w:t>
      </w:r>
      <w:proofErr w:type="spellEnd"/>
      <w:r w:rsidRPr="008105E2">
        <w:rPr>
          <w:rFonts w:cs="Times New Roman"/>
          <w:i/>
          <w:iCs/>
          <w:szCs w:val="24"/>
        </w:rPr>
        <w:t xml:space="preserve"> e-Learning: </w:t>
      </w:r>
      <w:proofErr w:type="spellStart"/>
      <w:r w:rsidRPr="008105E2">
        <w:rPr>
          <w:rFonts w:cs="Times New Roman"/>
          <w:i/>
          <w:iCs/>
          <w:szCs w:val="24"/>
        </w:rPr>
        <w:t>Evidence-Based</w:t>
      </w:r>
      <w:proofErr w:type="spellEnd"/>
      <w:r w:rsidRPr="008105E2">
        <w:rPr>
          <w:rFonts w:cs="Times New Roman"/>
          <w:i/>
          <w:iCs/>
          <w:szCs w:val="24"/>
        </w:rPr>
        <w:t xml:space="preserve"> </w:t>
      </w:r>
      <w:proofErr w:type="spellStart"/>
      <w:r w:rsidRPr="008105E2">
        <w:rPr>
          <w:rFonts w:cs="Times New Roman"/>
          <w:i/>
          <w:iCs/>
          <w:szCs w:val="24"/>
        </w:rPr>
        <w:t>Guidelines</w:t>
      </w:r>
      <w:proofErr w:type="spellEnd"/>
      <w:r w:rsidRPr="008105E2">
        <w:rPr>
          <w:rFonts w:cs="Times New Roman"/>
          <w:i/>
          <w:iCs/>
          <w:szCs w:val="24"/>
        </w:rPr>
        <w:t xml:space="preserve"> for Online </w:t>
      </w:r>
      <w:proofErr w:type="spellStart"/>
      <w:r w:rsidRPr="008105E2">
        <w:rPr>
          <w:rFonts w:cs="Times New Roman"/>
          <w:i/>
          <w:iCs/>
          <w:szCs w:val="24"/>
        </w:rPr>
        <w:t>Workforce</w:t>
      </w:r>
      <w:proofErr w:type="spellEnd"/>
      <w:r w:rsidRPr="008105E2">
        <w:rPr>
          <w:rFonts w:cs="Times New Roman"/>
          <w:i/>
          <w:iCs/>
          <w:szCs w:val="24"/>
        </w:rPr>
        <w:t xml:space="preserve"> Learning</w:t>
      </w:r>
      <w:r w:rsidRPr="008105E2">
        <w:rPr>
          <w:rFonts w:cs="Times New Roman"/>
          <w:szCs w:val="24"/>
        </w:rPr>
        <w:t>. John Wiley &amp; Sons.</w:t>
      </w:r>
    </w:p>
    <w:p w14:paraId="601E034C" w14:textId="77777777" w:rsidR="008105E2" w:rsidRPr="008105E2" w:rsidRDefault="008105E2">
      <w:pPr>
        <w:widowControl w:val="0"/>
        <w:autoSpaceDE w:val="0"/>
        <w:autoSpaceDN w:val="0"/>
        <w:adjustRightInd w:val="0"/>
        <w:rPr>
          <w:rFonts w:cs="Times New Roman"/>
          <w:szCs w:val="24"/>
        </w:rPr>
      </w:pPr>
    </w:p>
    <w:p w14:paraId="4DB95576"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Conole, G., </w:t>
      </w:r>
      <w:proofErr w:type="spellStart"/>
      <w:r w:rsidRPr="008105E2">
        <w:rPr>
          <w:rFonts w:cs="Times New Roman"/>
          <w:szCs w:val="24"/>
        </w:rPr>
        <w:t>Dyke</w:t>
      </w:r>
      <w:proofErr w:type="spellEnd"/>
      <w:r w:rsidRPr="008105E2">
        <w:rPr>
          <w:rFonts w:cs="Times New Roman"/>
          <w:szCs w:val="24"/>
        </w:rPr>
        <w:t xml:space="preserve">, M., Oliver, M., &amp; </w:t>
      </w:r>
      <w:proofErr w:type="spellStart"/>
      <w:r w:rsidRPr="008105E2">
        <w:rPr>
          <w:rFonts w:cs="Times New Roman"/>
          <w:szCs w:val="24"/>
        </w:rPr>
        <w:t>Seale</w:t>
      </w:r>
      <w:proofErr w:type="spellEnd"/>
      <w:r w:rsidRPr="008105E2">
        <w:rPr>
          <w:rFonts w:cs="Times New Roman"/>
          <w:szCs w:val="24"/>
        </w:rPr>
        <w:t xml:space="preserve">, J. (2004). </w:t>
      </w:r>
      <w:proofErr w:type="spellStart"/>
      <w:r w:rsidRPr="008105E2">
        <w:rPr>
          <w:rFonts w:cs="Times New Roman"/>
          <w:szCs w:val="24"/>
        </w:rPr>
        <w:t>Mapping</w:t>
      </w:r>
      <w:proofErr w:type="spellEnd"/>
      <w:r w:rsidRPr="008105E2">
        <w:rPr>
          <w:rFonts w:cs="Times New Roman"/>
          <w:szCs w:val="24"/>
        </w:rPr>
        <w:t xml:space="preserve"> </w:t>
      </w:r>
      <w:proofErr w:type="spellStart"/>
      <w:r w:rsidRPr="008105E2">
        <w:rPr>
          <w:rFonts w:cs="Times New Roman"/>
          <w:szCs w:val="24"/>
        </w:rPr>
        <w:t>pedagogy</w:t>
      </w:r>
      <w:proofErr w:type="spellEnd"/>
      <w:r w:rsidRPr="008105E2">
        <w:rPr>
          <w:rFonts w:cs="Times New Roman"/>
          <w:szCs w:val="24"/>
        </w:rPr>
        <w:t xml:space="preserve"> and </w:t>
      </w:r>
      <w:proofErr w:type="spellStart"/>
      <w:r w:rsidRPr="008105E2">
        <w:rPr>
          <w:rFonts w:cs="Times New Roman"/>
          <w:szCs w:val="24"/>
        </w:rPr>
        <w:t>tools</w:t>
      </w:r>
      <w:proofErr w:type="spellEnd"/>
      <w:r w:rsidRPr="008105E2">
        <w:rPr>
          <w:rFonts w:cs="Times New Roman"/>
          <w:szCs w:val="24"/>
        </w:rPr>
        <w:t xml:space="preserve"> for </w:t>
      </w:r>
      <w:proofErr w:type="spellStart"/>
      <w:r w:rsidRPr="008105E2">
        <w:rPr>
          <w:rFonts w:cs="Times New Roman"/>
          <w:szCs w:val="24"/>
        </w:rPr>
        <w:t>effective</w:t>
      </w:r>
      <w:proofErr w:type="spellEnd"/>
      <w:r w:rsidRPr="008105E2">
        <w:rPr>
          <w:rFonts w:cs="Times New Roman"/>
          <w:szCs w:val="24"/>
        </w:rPr>
        <w:t xml:space="preserve"> learning design. </w:t>
      </w:r>
      <w:proofErr w:type="spellStart"/>
      <w:r w:rsidRPr="008105E2">
        <w:rPr>
          <w:rFonts w:cs="Times New Roman"/>
          <w:i/>
          <w:iCs/>
          <w:szCs w:val="24"/>
        </w:rPr>
        <w:t>Computers</w:t>
      </w:r>
      <w:proofErr w:type="spellEnd"/>
      <w:r w:rsidRPr="008105E2">
        <w:rPr>
          <w:rFonts w:cs="Times New Roman"/>
          <w:i/>
          <w:iCs/>
          <w:szCs w:val="24"/>
        </w:rPr>
        <w:t xml:space="preserve"> &amp; </w:t>
      </w:r>
      <w:proofErr w:type="spellStart"/>
      <w:r w:rsidRPr="008105E2">
        <w:rPr>
          <w:rFonts w:cs="Times New Roman"/>
          <w:i/>
          <w:iCs/>
          <w:szCs w:val="24"/>
        </w:rPr>
        <w:t>Education</w:t>
      </w:r>
      <w:proofErr w:type="spellEnd"/>
      <w:r w:rsidRPr="008105E2">
        <w:rPr>
          <w:rFonts w:cs="Times New Roman"/>
          <w:szCs w:val="24"/>
        </w:rPr>
        <w:t xml:space="preserve">, </w:t>
      </w:r>
      <w:r w:rsidRPr="008105E2">
        <w:rPr>
          <w:rFonts w:cs="Times New Roman"/>
          <w:i/>
          <w:iCs/>
          <w:szCs w:val="24"/>
        </w:rPr>
        <w:t>43</w:t>
      </w:r>
      <w:r w:rsidRPr="008105E2">
        <w:rPr>
          <w:rFonts w:cs="Times New Roman"/>
          <w:szCs w:val="24"/>
        </w:rPr>
        <w:t>(1–2), 17–33. https</w:t>
      </w:r>
      <w:proofErr w:type="gramStart"/>
      <w:r w:rsidRPr="008105E2">
        <w:rPr>
          <w:rFonts w:cs="Times New Roman"/>
          <w:szCs w:val="24"/>
        </w:rPr>
        <w:t>://</w:t>
      </w:r>
      <w:proofErr w:type="gramEnd"/>
      <w:r w:rsidRPr="008105E2">
        <w:rPr>
          <w:rFonts w:cs="Times New Roman"/>
          <w:szCs w:val="24"/>
        </w:rPr>
        <w:t>doi.org/10.1016/j.compedu.2003.12.018</w:t>
      </w:r>
    </w:p>
    <w:p w14:paraId="53EA7F95" w14:textId="77777777" w:rsidR="008105E2" w:rsidRPr="008105E2" w:rsidRDefault="008105E2">
      <w:pPr>
        <w:widowControl w:val="0"/>
        <w:autoSpaceDE w:val="0"/>
        <w:autoSpaceDN w:val="0"/>
        <w:adjustRightInd w:val="0"/>
        <w:rPr>
          <w:rFonts w:cs="Times New Roman"/>
          <w:szCs w:val="24"/>
        </w:rPr>
      </w:pPr>
    </w:p>
    <w:p w14:paraId="5A107F49"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Conole, </w:t>
      </w:r>
      <w:proofErr w:type="spellStart"/>
      <w:r w:rsidRPr="008105E2">
        <w:rPr>
          <w:rFonts w:cs="Times New Roman"/>
          <w:szCs w:val="24"/>
        </w:rPr>
        <w:t>Gráinne</w:t>
      </w:r>
      <w:proofErr w:type="spellEnd"/>
      <w:r w:rsidRPr="008105E2">
        <w:rPr>
          <w:rFonts w:cs="Times New Roman"/>
          <w:szCs w:val="24"/>
        </w:rPr>
        <w:t xml:space="preserve">. (2010). </w:t>
      </w:r>
      <w:r w:rsidRPr="008105E2">
        <w:rPr>
          <w:rFonts w:cs="Times New Roman"/>
          <w:i/>
          <w:iCs/>
          <w:szCs w:val="24"/>
        </w:rPr>
        <w:t xml:space="preserve">Review </w:t>
      </w:r>
      <w:proofErr w:type="spellStart"/>
      <w:r w:rsidRPr="008105E2">
        <w:rPr>
          <w:rFonts w:cs="Times New Roman"/>
          <w:i/>
          <w:iCs/>
          <w:szCs w:val="24"/>
        </w:rPr>
        <w:t>of</w:t>
      </w:r>
      <w:proofErr w:type="spellEnd"/>
      <w:r w:rsidRPr="008105E2">
        <w:rPr>
          <w:rFonts w:cs="Times New Roman"/>
          <w:i/>
          <w:iCs/>
          <w:szCs w:val="24"/>
        </w:rPr>
        <w:t xml:space="preserve"> </w:t>
      </w:r>
      <w:proofErr w:type="spellStart"/>
      <w:r w:rsidRPr="008105E2">
        <w:rPr>
          <w:rFonts w:cs="Times New Roman"/>
          <w:i/>
          <w:iCs/>
          <w:szCs w:val="24"/>
        </w:rPr>
        <w:t>Pedagogical</w:t>
      </w:r>
      <w:proofErr w:type="spellEnd"/>
      <w:r w:rsidRPr="008105E2">
        <w:rPr>
          <w:rFonts w:cs="Times New Roman"/>
          <w:i/>
          <w:iCs/>
          <w:szCs w:val="24"/>
        </w:rPr>
        <w:t xml:space="preserve"> </w:t>
      </w:r>
      <w:proofErr w:type="spellStart"/>
      <w:r w:rsidRPr="008105E2">
        <w:rPr>
          <w:rFonts w:cs="Times New Roman"/>
          <w:i/>
          <w:iCs/>
          <w:szCs w:val="24"/>
        </w:rPr>
        <w:t>Models</w:t>
      </w:r>
      <w:proofErr w:type="spellEnd"/>
      <w:r w:rsidRPr="008105E2">
        <w:rPr>
          <w:rFonts w:cs="Times New Roman"/>
          <w:i/>
          <w:iCs/>
          <w:szCs w:val="24"/>
        </w:rPr>
        <w:t xml:space="preserve"> and </w:t>
      </w:r>
      <w:proofErr w:type="spellStart"/>
      <w:r w:rsidRPr="008105E2">
        <w:rPr>
          <w:rFonts w:cs="Times New Roman"/>
          <w:i/>
          <w:iCs/>
          <w:szCs w:val="24"/>
        </w:rPr>
        <w:t>their</w:t>
      </w:r>
      <w:proofErr w:type="spellEnd"/>
      <w:r w:rsidRPr="008105E2">
        <w:rPr>
          <w:rFonts w:cs="Times New Roman"/>
          <w:i/>
          <w:iCs/>
          <w:szCs w:val="24"/>
        </w:rPr>
        <w:t xml:space="preserve"> </w:t>
      </w:r>
      <w:proofErr w:type="spellStart"/>
      <w:r w:rsidRPr="008105E2">
        <w:rPr>
          <w:rFonts w:cs="Times New Roman"/>
          <w:i/>
          <w:iCs/>
          <w:szCs w:val="24"/>
        </w:rPr>
        <w:t>use</w:t>
      </w:r>
      <w:proofErr w:type="spellEnd"/>
      <w:r w:rsidRPr="008105E2">
        <w:rPr>
          <w:rFonts w:cs="Times New Roman"/>
          <w:i/>
          <w:iCs/>
          <w:szCs w:val="24"/>
        </w:rPr>
        <w:t xml:space="preserve"> in e-learning</w:t>
      </w:r>
      <w:r w:rsidRPr="008105E2">
        <w:rPr>
          <w:rFonts w:cs="Times New Roman"/>
          <w:szCs w:val="24"/>
        </w:rPr>
        <w:t xml:space="preserve">. Milton Keynes: </w:t>
      </w:r>
      <w:proofErr w:type="spellStart"/>
      <w:r w:rsidRPr="008105E2">
        <w:rPr>
          <w:rFonts w:cs="Times New Roman"/>
          <w:szCs w:val="24"/>
        </w:rPr>
        <w:t>Open</w:t>
      </w:r>
      <w:proofErr w:type="spellEnd"/>
      <w:r w:rsidRPr="008105E2">
        <w:rPr>
          <w:rFonts w:cs="Times New Roman"/>
          <w:szCs w:val="24"/>
        </w:rPr>
        <w:t xml:space="preserve"> University. </w:t>
      </w:r>
      <w:proofErr w:type="spellStart"/>
      <w:r w:rsidRPr="008105E2">
        <w:rPr>
          <w:rFonts w:cs="Times New Roman"/>
          <w:szCs w:val="24"/>
        </w:rPr>
        <w:t>Retrieved</w:t>
      </w:r>
      <w:proofErr w:type="spellEnd"/>
      <w:r w:rsidRPr="008105E2">
        <w:rPr>
          <w:rFonts w:cs="Times New Roman"/>
          <w:szCs w:val="24"/>
        </w:rPr>
        <w:t xml:space="preserve"> from goo.gl/AfBK7R</w:t>
      </w:r>
    </w:p>
    <w:p w14:paraId="1F6C2198" w14:textId="77777777" w:rsidR="008105E2" w:rsidRPr="008105E2" w:rsidRDefault="008105E2">
      <w:pPr>
        <w:widowControl w:val="0"/>
        <w:autoSpaceDE w:val="0"/>
        <w:autoSpaceDN w:val="0"/>
        <w:adjustRightInd w:val="0"/>
        <w:rPr>
          <w:rFonts w:cs="Times New Roman"/>
          <w:szCs w:val="24"/>
        </w:rPr>
      </w:pPr>
    </w:p>
    <w:p w14:paraId="45EFF12E"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Dabbagh, N. (2005). </w:t>
      </w:r>
      <w:proofErr w:type="spellStart"/>
      <w:r w:rsidRPr="008105E2">
        <w:rPr>
          <w:rFonts w:cs="Times New Roman"/>
          <w:szCs w:val="24"/>
        </w:rPr>
        <w:t>Pedagogical</w:t>
      </w:r>
      <w:proofErr w:type="spellEnd"/>
      <w:r w:rsidRPr="008105E2">
        <w:rPr>
          <w:rFonts w:cs="Times New Roman"/>
          <w:szCs w:val="24"/>
        </w:rPr>
        <w:t xml:space="preserve"> </w:t>
      </w:r>
      <w:proofErr w:type="spellStart"/>
      <w:r w:rsidRPr="008105E2">
        <w:rPr>
          <w:rFonts w:cs="Times New Roman"/>
          <w:szCs w:val="24"/>
        </w:rPr>
        <w:t>models</w:t>
      </w:r>
      <w:proofErr w:type="spellEnd"/>
      <w:r w:rsidRPr="008105E2">
        <w:rPr>
          <w:rFonts w:cs="Times New Roman"/>
          <w:szCs w:val="24"/>
        </w:rPr>
        <w:t xml:space="preserve"> for E-Learning: A </w:t>
      </w:r>
      <w:proofErr w:type="spellStart"/>
      <w:r w:rsidRPr="008105E2">
        <w:rPr>
          <w:rFonts w:cs="Times New Roman"/>
          <w:szCs w:val="24"/>
        </w:rPr>
        <w:t>theory-based</w:t>
      </w:r>
      <w:proofErr w:type="spellEnd"/>
      <w:r w:rsidRPr="008105E2">
        <w:rPr>
          <w:rFonts w:cs="Times New Roman"/>
          <w:szCs w:val="24"/>
        </w:rPr>
        <w:t xml:space="preserve"> design </w:t>
      </w:r>
      <w:proofErr w:type="spellStart"/>
      <w:r w:rsidRPr="008105E2">
        <w:rPr>
          <w:rFonts w:cs="Times New Roman"/>
          <w:szCs w:val="24"/>
        </w:rPr>
        <w:t>framework</w:t>
      </w:r>
      <w:proofErr w:type="spellEnd"/>
      <w:r w:rsidRPr="008105E2">
        <w:rPr>
          <w:rFonts w:cs="Times New Roman"/>
          <w:szCs w:val="24"/>
        </w:rPr>
        <w:t xml:space="preserve">. In </w:t>
      </w:r>
      <w:proofErr w:type="spellStart"/>
      <w:r w:rsidRPr="008105E2">
        <w:rPr>
          <w:rFonts w:cs="Times New Roman"/>
          <w:i/>
          <w:iCs/>
          <w:szCs w:val="24"/>
        </w:rPr>
        <w:t>In</w:t>
      </w:r>
      <w:proofErr w:type="spellEnd"/>
      <w:r w:rsidRPr="008105E2">
        <w:rPr>
          <w:rFonts w:cs="Times New Roman"/>
          <w:i/>
          <w:iCs/>
          <w:szCs w:val="24"/>
        </w:rPr>
        <w:t xml:space="preserve"> International Journal </w:t>
      </w:r>
      <w:proofErr w:type="spellStart"/>
      <w:r w:rsidRPr="008105E2">
        <w:rPr>
          <w:rFonts w:cs="Times New Roman"/>
          <w:i/>
          <w:iCs/>
          <w:szCs w:val="24"/>
        </w:rPr>
        <w:t>of</w:t>
      </w:r>
      <w:proofErr w:type="spellEnd"/>
      <w:r w:rsidRPr="008105E2">
        <w:rPr>
          <w:rFonts w:cs="Times New Roman"/>
          <w:i/>
          <w:iCs/>
          <w:szCs w:val="24"/>
        </w:rPr>
        <w:t xml:space="preserve"> </w:t>
      </w:r>
      <w:proofErr w:type="spellStart"/>
      <w:r w:rsidRPr="008105E2">
        <w:rPr>
          <w:rFonts w:cs="Times New Roman"/>
          <w:i/>
          <w:iCs/>
          <w:szCs w:val="24"/>
        </w:rPr>
        <w:t>Technology</w:t>
      </w:r>
      <w:proofErr w:type="spellEnd"/>
      <w:r w:rsidRPr="008105E2">
        <w:rPr>
          <w:rFonts w:cs="Times New Roman"/>
          <w:i/>
          <w:iCs/>
          <w:szCs w:val="24"/>
        </w:rPr>
        <w:t xml:space="preserve"> in </w:t>
      </w:r>
      <w:proofErr w:type="spellStart"/>
      <w:r w:rsidRPr="008105E2">
        <w:rPr>
          <w:rFonts w:cs="Times New Roman"/>
          <w:i/>
          <w:iCs/>
          <w:szCs w:val="24"/>
        </w:rPr>
        <w:t>Teaching</w:t>
      </w:r>
      <w:proofErr w:type="spellEnd"/>
      <w:r w:rsidRPr="008105E2">
        <w:rPr>
          <w:rFonts w:cs="Times New Roman"/>
          <w:i/>
          <w:iCs/>
          <w:szCs w:val="24"/>
        </w:rPr>
        <w:t xml:space="preserve"> and Learning</w:t>
      </w:r>
      <w:proofErr w:type="gramStart"/>
      <w:r w:rsidRPr="008105E2">
        <w:rPr>
          <w:rFonts w:cs="Times New Roman"/>
          <w:szCs w:val="24"/>
        </w:rPr>
        <w:t xml:space="preserve"> (</w:t>
      </w:r>
      <w:proofErr w:type="spellStart"/>
      <w:r w:rsidRPr="008105E2">
        <w:rPr>
          <w:rFonts w:cs="Times New Roman"/>
          <w:szCs w:val="24"/>
        </w:rPr>
        <w:t>pp</w:t>
      </w:r>
      <w:proofErr w:type="spellEnd"/>
      <w:r w:rsidRPr="008105E2">
        <w:rPr>
          <w:rFonts w:cs="Times New Roman"/>
          <w:szCs w:val="24"/>
        </w:rPr>
        <w:t>.</w:t>
      </w:r>
      <w:proofErr w:type="gramEnd"/>
      <w:r w:rsidRPr="008105E2">
        <w:rPr>
          <w:rFonts w:cs="Times New Roman"/>
          <w:szCs w:val="24"/>
        </w:rPr>
        <w:t xml:space="preserve"> 25–44).</w:t>
      </w:r>
    </w:p>
    <w:p w14:paraId="2F0DBA72" w14:textId="77777777" w:rsidR="008105E2" w:rsidRPr="008105E2" w:rsidRDefault="008105E2">
      <w:pPr>
        <w:widowControl w:val="0"/>
        <w:autoSpaceDE w:val="0"/>
        <w:autoSpaceDN w:val="0"/>
        <w:adjustRightInd w:val="0"/>
        <w:rPr>
          <w:rFonts w:cs="Times New Roman"/>
          <w:szCs w:val="24"/>
        </w:rPr>
      </w:pPr>
    </w:p>
    <w:p w14:paraId="21044D80" w14:textId="77777777" w:rsidR="008105E2" w:rsidRDefault="008105E2">
      <w:pPr>
        <w:widowControl w:val="0"/>
        <w:autoSpaceDE w:val="0"/>
        <w:autoSpaceDN w:val="0"/>
        <w:adjustRightInd w:val="0"/>
        <w:rPr>
          <w:rFonts w:cs="Times New Roman"/>
          <w:szCs w:val="24"/>
        </w:rPr>
      </w:pPr>
      <w:proofErr w:type="spellStart"/>
      <w:r w:rsidRPr="008105E2">
        <w:rPr>
          <w:rFonts w:cs="Times New Roman"/>
          <w:szCs w:val="24"/>
        </w:rPr>
        <w:t>Dalsgaard</w:t>
      </w:r>
      <w:proofErr w:type="spellEnd"/>
      <w:r w:rsidRPr="008105E2">
        <w:rPr>
          <w:rFonts w:cs="Times New Roman"/>
          <w:szCs w:val="24"/>
        </w:rPr>
        <w:t xml:space="preserve">, C. (2005). </w:t>
      </w:r>
      <w:proofErr w:type="spellStart"/>
      <w:r w:rsidRPr="008105E2">
        <w:rPr>
          <w:rFonts w:cs="Times New Roman"/>
          <w:szCs w:val="24"/>
        </w:rPr>
        <w:t>Pedagogical</w:t>
      </w:r>
      <w:proofErr w:type="spellEnd"/>
      <w:r w:rsidRPr="008105E2">
        <w:rPr>
          <w:rFonts w:cs="Times New Roman"/>
          <w:szCs w:val="24"/>
        </w:rPr>
        <w:t xml:space="preserve"> </w:t>
      </w:r>
      <w:proofErr w:type="spellStart"/>
      <w:r w:rsidRPr="008105E2">
        <w:rPr>
          <w:rFonts w:cs="Times New Roman"/>
          <w:szCs w:val="24"/>
        </w:rPr>
        <w:t>quality</w:t>
      </w:r>
      <w:proofErr w:type="spellEnd"/>
      <w:r w:rsidRPr="008105E2">
        <w:rPr>
          <w:rFonts w:cs="Times New Roman"/>
          <w:szCs w:val="24"/>
        </w:rPr>
        <w:t xml:space="preserve"> in e-learning. </w:t>
      </w:r>
      <w:proofErr w:type="spellStart"/>
      <w:r w:rsidRPr="008105E2">
        <w:rPr>
          <w:rFonts w:cs="Times New Roman"/>
          <w:i/>
          <w:iCs/>
          <w:szCs w:val="24"/>
        </w:rPr>
        <w:t>Eleed</w:t>
      </w:r>
      <w:proofErr w:type="spellEnd"/>
      <w:r w:rsidRPr="008105E2">
        <w:rPr>
          <w:rFonts w:cs="Times New Roman"/>
          <w:szCs w:val="24"/>
        </w:rPr>
        <w:t xml:space="preserve">, </w:t>
      </w:r>
      <w:r w:rsidRPr="008105E2">
        <w:rPr>
          <w:rFonts w:cs="Times New Roman"/>
          <w:i/>
          <w:iCs/>
          <w:szCs w:val="24"/>
        </w:rPr>
        <w:t>1</w:t>
      </w:r>
      <w:r w:rsidRPr="008105E2">
        <w:rPr>
          <w:rFonts w:cs="Times New Roman"/>
          <w:szCs w:val="24"/>
        </w:rPr>
        <w:t xml:space="preserve">(1). </w:t>
      </w:r>
      <w:proofErr w:type="spellStart"/>
      <w:r w:rsidRPr="008105E2">
        <w:rPr>
          <w:rFonts w:cs="Times New Roman"/>
          <w:szCs w:val="24"/>
        </w:rPr>
        <w:t>Retrieved</w:t>
      </w:r>
      <w:proofErr w:type="spellEnd"/>
      <w:r w:rsidRPr="008105E2">
        <w:rPr>
          <w:rFonts w:cs="Times New Roman"/>
          <w:szCs w:val="24"/>
        </w:rPr>
        <w:t xml:space="preserve"> from https</w:t>
      </w:r>
      <w:proofErr w:type="gramStart"/>
      <w:r w:rsidRPr="008105E2">
        <w:rPr>
          <w:rFonts w:cs="Times New Roman"/>
          <w:szCs w:val="24"/>
        </w:rPr>
        <w:t>://</w:t>
      </w:r>
      <w:proofErr w:type="gramEnd"/>
      <w:r w:rsidRPr="008105E2">
        <w:rPr>
          <w:rFonts w:cs="Times New Roman"/>
          <w:szCs w:val="24"/>
        </w:rPr>
        <w:t>eleed.campussource.de/archive/1/78/index_html</w:t>
      </w:r>
    </w:p>
    <w:p w14:paraId="65B79B5F" w14:textId="77777777" w:rsidR="008105E2" w:rsidRPr="008105E2" w:rsidRDefault="008105E2">
      <w:pPr>
        <w:widowControl w:val="0"/>
        <w:autoSpaceDE w:val="0"/>
        <w:autoSpaceDN w:val="0"/>
        <w:adjustRightInd w:val="0"/>
        <w:rPr>
          <w:rFonts w:cs="Times New Roman"/>
          <w:szCs w:val="24"/>
        </w:rPr>
      </w:pPr>
    </w:p>
    <w:p w14:paraId="3D1DEE88"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de Jong, N., </w:t>
      </w:r>
      <w:proofErr w:type="spellStart"/>
      <w:r w:rsidRPr="008105E2">
        <w:rPr>
          <w:rFonts w:cs="Times New Roman"/>
          <w:szCs w:val="24"/>
        </w:rPr>
        <w:t>Verstegen</w:t>
      </w:r>
      <w:proofErr w:type="spellEnd"/>
      <w:r w:rsidRPr="008105E2">
        <w:rPr>
          <w:rFonts w:cs="Times New Roman"/>
          <w:szCs w:val="24"/>
        </w:rPr>
        <w:t xml:space="preserve">, D. M. L., Tan, F. E. S., &amp; O’Connor, S. J. (2013). A </w:t>
      </w:r>
      <w:proofErr w:type="spellStart"/>
      <w:r w:rsidRPr="008105E2">
        <w:rPr>
          <w:rFonts w:cs="Times New Roman"/>
          <w:szCs w:val="24"/>
        </w:rPr>
        <w:t>comparison</w:t>
      </w:r>
      <w:proofErr w:type="spellEnd"/>
      <w:r w:rsidRPr="008105E2">
        <w:rPr>
          <w:rFonts w:cs="Times New Roman"/>
          <w:szCs w:val="24"/>
        </w:rPr>
        <w:t xml:space="preserve"> </w:t>
      </w:r>
      <w:proofErr w:type="spellStart"/>
      <w:r w:rsidRPr="008105E2">
        <w:rPr>
          <w:rFonts w:cs="Times New Roman"/>
          <w:szCs w:val="24"/>
        </w:rPr>
        <w:t>of</w:t>
      </w:r>
      <w:proofErr w:type="spellEnd"/>
      <w:r w:rsidRPr="008105E2">
        <w:rPr>
          <w:rFonts w:cs="Times New Roman"/>
          <w:szCs w:val="24"/>
        </w:rPr>
        <w:t xml:space="preserve"> </w:t>
      </w:r>
      <w:proofErr w:type="spellStart"/>
      <w:r w:rsidRPr="008105E2">
        <w:rPr>
          <w:rFonts w:cs="Times New Roman"/>
          <w:szCs w:val="24"/>
        </w:rPr>
        <w:t>classroom</w:t>
      </w:r>
      <w:proofErr w:type="spellEnd"/>
      <w:r w:rsidRPr="008105E2">
        <w:rPr>
          <w:rFonts w:cs="Times New Roman"/>
          <w:szCs w:val="24"/>
        </w:rPr>
        <w:t xml:space="preserve"> and online </w:t>
      </w:r>
      <w:proofErr w:type="spellStart"/>
      <w:r w:rsidRPr="008105E2">
        <w:rPr>
          <w:rFonts w:cs="Times New Roman"/>
          <w:szCs w:val="24"/>
        </w:rPr>
        <w:t>asynchronous</w:t>
      </w:r>
      <w:proofErr w:type="spellEnd"/>
      <w:r w:rsidRPr="008105E2">
        <w:rPr>
          <w:rFonts w:cs="Times New Roman"/>
          <w:szCs w:val="24"/>
        </w:rPr>
        <w:t xml:space="preserve"> problem-</w:t>
      </w:r>
      <w:proofErr w:type="spellStart"/>
      <w:r w:rsidRPr="008105E2">
        <w:rPr>
          <w:rFonts w:cs="Times New Roman"/>
          <w:szCs w:val="24"/>
        </w:rPr>
        <w:t>based</w:t>
      </w:r>
      <w:proofErr w:type="spellEnd"/>
      <w:r w:rsidRPr="008105E2">
        <w:rPr>
          <w:rFonts w:cs="Times New Roman"/>
          <w:szCs w:val="24"/>
        </w:rPr>
        <w:t xml:space="preserve"> learning for students </w:t>
      </w:r>
      <w:proofErr w:type="spellStart"/>
      <w:r w:rsidRPr="008105E2">
        <w:rPr>
          <w:rFonts w:cs="Times New Roman"/>
          <w:szCs w:val="24"/>
        </w:rPr>
        <w:t>undertaking</w:t>
      </w:r>
      <w:proofErr w:type="spellEnd"/>
      <w:r w:rsidRPr="008105E2">
        <w:rPr>
          <w:rFonts w:cs="Times New Roman"/>
          <w:szCs w:val="24"/>
        </w:rPr>
        <w:t xml:space="preserve"> </w:t>
      </w:r>
      <w:proofErr w:type="spellStart"/>
      <w:r w:rsidRPr="008105E2">
        <w:rPr>
          <w:rFonts w:cs="Times New Roman"/>
          <w:szCs w:val="24"/>
        </w:rPr>
        <w:t>statistics</w:t>
      </w:r>
      <w:proofErr w:type="spellEnd"/>
      <w:r w:rsidRPr="008105E2">
        <w:rPr>
          <w:rFonts w:cs="Times New Roman"/>
          <w:szCs w:val="24"/>
        </w:rPr>
        <w:t xml:space="preserve"> </w:t>
      </w:r>
      <w:proofErr w:type="spellStart"/>
      <w:r w:rsidRPr="008105E2">
        <w:rPr>
          <w:rFonts w:cs="Times New Roman"/>
          <w:szCs w:val="24"/>
        </w:rPr>
        <w:t>training</w:t>
      </w:r>
      <w:proofErr w:type="spellEnd"/>
      <w:r w:rsidRPr="008105E2">
        <w:rPr>
          <w:rFonts w:cs="Times New Roman"/>
          <w:szCs w:val="24"/>
        </w:rPr>
        <w:t xml:space="preserve"> as part </w:t>
      </w:r>
      <w:proofErr w:type="spellStart"/>
      <w:r w:rsidRPr="008105E2">
        <w:rPr>
          <w:rFonts w:cs="Times New Roman"/>
          <w:szCs w:val="24"/>
        </w:rPr>
        <w:t>of</w:t>
      </w:r>
      <w:proofErr w:type="spellEnd"/>
      <w:r w:rsidRPr="008105E2">
        <w:rPr>
          <w:rFonts w:cs="Times New Roman"/>
          <w:szCs w:val="24"/>
        </w:rPr>
        <w:t xml:space="preserve"> a Public Health Masters </w:t>
      </w:r>
      <w:proofErr w:type="spellStart"/>
      <w:r w:rsidRPr="008105E2">
        <w:rPr>
          <w:rFonts w:cs="Times New Roman"/>
          <w:szCs w:val="24"/>
        </w:rPr>
        <w:t>degree</w:t>
      </w:r>
      <w:proofErr w:type="spellEnd"/>
      <w:r w:rsidRPr="008105E2">
        <w:rPr>
          <w:rFonts w:cs="Times New Roman"/>
          <w:szCs w:val="24"/>
        </w:rPr>
        <w:t xml:space="preserve">. </w:t>
      </w:r>
      <w:proofErr w:type="spellStart"/>
      <w:r w:rsidRPr="008105E2">
        <w:rPr>
          <w:rFonts w:cs="Times New Roman"/>
          <w:i/>
          <w:iCs/>
          <w:szCs w:val="24"/>
        </w:rPr>
        <w:t>Advances</w:t>
      </w:r>
      <w:proofErr w:type="spellEnd"/>
      <w:r w:rsidRPr="008105E2">
        <w:rPr>
          <w:rFonts w:cs="Times New Roman"/>
          <w:i/>
          <w:iCs/>
          <w:szCs w:val="24"/>
        </w:rPr>
        <w:t xml:space="preserve"> in Health Sciences </w:t>
      </w:r>
      <w:proofErr w:type="spellStart"/>
      <w:r w:rsidRPr="008105E2">
        <w:rPr>
          <w:rFonts w:cs="Times New Roman"/>
          <w:i/>
          <w:iCs/>
          <w:szCs w:val="24"/>
        </w:rPr>
        <w:t>Education</w:t>
      </w:r>
      <w:proofErr w:type="spellEnd"/>
      <w:r w:rsidRPr="008105E2">
        <w:rPr>
          <w:rFonts w:cs="Times New Roman"/>
          <w:i/>
          <w:iCs/>
          <w:szCs w:val="24"/>
        </w:rPr>
        <w:t xml:space="preserve">: </w:t>
      </w:r>
      <w:proofErr w:type="spellStart"/>
      <w:r w:rsidRPr="008105E2">
        <w:rPr>
          <w:rFonts w:cs="Times New Roman"/>
          <w:i/>
          <w:iCs/>
          <w:szCs w:val="24"/>
        </w:rPr>
        <w:t>Theory</w:t>
      </w:r>
      <w:proofErr w:type="spellEnd"/>
      <w:r w:rsidRPr="008105E2">
        <w:rPr>
          <w:rFonts w:cs="Times New Roman"/>
          <w:i/>
          <w:iCs/>
          <w:szCs w:val="24"/>
        </w:rPr>
        <w:t xml:space="preserve"> and </w:t>
      </w:r>
      <w:proofErr w:type="spellStart"/>
      <w:r w:rsidRPr="008105E2">
        <w:rPr>
          <w:rFonts w:cs="Times New Roman"/>
          <w:i/>
          <w:iCs/>
          <w:szCs w:val="24"/>
        </w:rPr>
        <w:t>Practice</w:t>
      </w:r>
      <w:proofErr w:type="spellEnd"/>
      <w:r w:rsidRPr="008105E2">
        <w:rPr>
          <w:rFonts w:cs="Times New Roman"/>
          <w:szCs w:val="24"/>
        </w:rPr>
        <w:t xml:space="preserve">, </w:t>
      </w:r>
      <w:r w:rsidRPr="008105E2">
        <w:rPr>
          <w:rFonts w:cs="Times New Roman"/>
          <w:i/>
          <w:iCs/>
          <w:szCs w:val="24"/>
        </w:rPr>
        <w:t>18</w:t>
      </w:r>
      <w:r w:rsidRPr="008105E2">
        <w:rPr>
          <w:rFonts w:cs="Times New Roman"/>
          <w:szCs w:val="24"/>
        </w:rPr>
        <w:t>(2), 245–264. https</w:t>
      </w:r>
      <w:proofErr w:type="gramStart"/>
      <w:r w:rsidRPr="008105E2">
        <w:rPr>
          <w:rFonts w:cs="Times New Roman"/>
          <w:szCs w:val="24"/>
        </w:rPr>
        <w:t>://</w:t>
      </w:r>
      <w:proofErr w:type="gramEnd"/>
      <w:r w:rsidRPr="008105E2">
        <w:rPr>
          <w:rFonts w:cs="Times New Roman"/>
          <w:szCs w:val="24"/>
        </w:rPr>
        <w:t>doi.org/10.1007/s10459-012-9368-x</w:t>
      </w:r>
    </w:p>
    <w:p w14:paraId="2EFAA5E0" w14:textId="77777777" w:rsidR="008105E2" w:rsidRPr="008105E2" w:rsidRDefault="008105E2">
      <w:pPr>
        <w:widowControl w:val="0"/>
        <w:autoSpaceDE w:val="0"/>
        <w:autoSpaceDN w:val="0"/>
        <w:adjustRightInd w:val="0"/>
        <w:rPr>
          <w:rFonts w:cs="Times New Roman"/>
          <w:szCs w:val="24"/>
        </w:rPr>
      </w:pPr>
    </w:p>
    <w:p w14:paraId="4054B8BD" w14:textId="43A81069" w:rsidR="008105E2" w:rsidRDefault="008105E2">
      <w:pPr>
        <w:widowControl w:val="0"/>
        <w:autoSpaceDE w:val="0"/>
        <w:autoSpaceDN w:val="0"/>
        <w:adjustRightInd w:val="0"/>
        <w:rPr>
          <w:rFonts w:cs="Times New Roman"/>
          <w:szCs w:val="24"/>
        </w:rPr>
      </w:pPr>
      <w:r w:rsidRPr="008105E2">
        <w:rPr>
          <w:rFonts w:cs="Times New Roman"/>
          <w:szCs w:val="24"/>
        </w:rPr>
        <w:t xml:space="preserve">Engeström, Y. (1987). </w:t>
      </w:r>
      <w:r w:rsidRPr="008105E2">
        <w:rPr>
          <w:rFonts w:cs="Times New Roman"/>
          <w:i/>
          <w:iCs/>
          <w:szCs w:val="24"/>
        </w:rPr>
        <w:t xml:space="preserve">Learning by </w:t>
      </w:r>
      <w:proofErr w:type="spellStart"/>
      <w:r w:rsidRPr="008105E2">
        <w:rPr>
          <w:rFonts w:cs="Times New Roman"/>
          <w:i/>
          <w:iCs/>
          <w:szCs w:val="24"/>
        </w:rPr>
        <w:t>expanding</w:t>
      </w:r>
      <w:proofErr w:type="spellEnd"/>
      <w:r w:rsidRPr="008105E2">
        <w:rPr>
          <w:rFonts w:cs="Times New Roman"/>
          <w:i/>
          <w:iCs/>
          <w:szCs w:val="24"/>
        </w:rPr>
        <w:t xml:space="preserve">: An </w:t>
      </w:r>
      <w:proofErr w:type="spellStart"/>
      <w:r w:rsidRPr="008105E2">
        <w:rPr>
          <w:rFonts w:cs="Times New Roman"/>
          <w:i/>
          <w:iCs/>
          <w:szCs w:val="24"/>
        </w:rPr>
        <w:t>activity-theoretical</w:t>
      </w:r>
      <w:proofErr w:type="spellEnd"/>
      <w:r w:rsidRPr="008105E2">
        <w:rPr>
          <w:rFonts w:cs="Times New Roman"/>
          <w:i/>
          <w:iCs/>
          <w:szCs w:val="24"/>
        </w:rPr>
        <w:t xml:space="preserve"> approach </w:t>
      </w:r>
      <w:proofErr w:type="spellStart"/>
      <w:r w:rsidRPr="008105E2">
        <w:rPr>
          <w:rFonts w:cs="Times New Roman"/>
          <w:i/>
          <w:iCs/>
          <w:szCs w:val="24"/>
        </w:rPr>
        <w:t>to</w:t>
      </w:r>
      <w:proofErr w:type="spellEnd"/>
      <w:r w:rsidRPr="008105E2">
        <w:rPr>
          <w:rFonts w:cs="Times New Roman"/>
          <w:i/>
          <w:iCs/>
          <w:szCs w:val="24"/>
        </w:rPr>
        <w:t xml:space="preserve"> </w:t>
      </w:r>
      <w:proofErr w:type="spellStart"/>
      <w:r w:rsidRPr="008105E2">
        <w:rPr>
          <w:rFonts w:cs="Times New Roman"/>
          <w:i/>
          <w:iCs/>
          <w:szCs w:val="24"/>
        </w:rPr>
        <w:t>developmental</w:t>
      </w:r>
      <w:proofErr w:type="spellEnd"/>
      <w:r w:rsidRPr="008105E2">
        <w:rPr>
          <w:rFonts w:cs="Times New Roman"/>
          <w:i/>
          <w:iCs/>
          <w:szCs w:val="24"/>
        </w:rPr>
        <w:t xml:space="preserve"> research</w:t>
      </w:r>
      <w:r w:rsidRPr="008105E2">
        <w:rPr>
          <w:rFonts w:cs="Times New Roman"/>
          <w:szCs w:val="24"/>
        </w:rPr>
        <w:t xml:space="preserve">. </w:t>
      </w:r>
      <w:proofErr w:type="spellStart"/>
      <w:r w:rsidRPr="008105E2">
        <w:rPr>
          <w:rFonts w:cs="Times New Roman"/>
          <w:szCs w:val="24"/>
        </w:rPr>
        <w:t>p</w:t>
      </w:r>
      <w:r>
        <w:rPr>
          <w:rFonts w:cs="Times New Roman"/>
          <w:szCs w:val="24"/>
        </w:rPr>
        <w:t>p</w:t>
      </w:r>
      <w:proofErr w:type="spellEnd"/>
      <w:r w:rsidRPr="008105E2">
        <w:rPr>
          <w:rFonts w:cs="Times New Roman"/>
          <w:szCs w:val="24"/>
        </w:rPr>
        <w:t>. 78.</w:t>
      </w:r>
    </w:p>
    <w:p w14:paraId="255D102A" w14:textId="77777777" w:rsidR="008105E2" w:rsidRPr="008105E2" w:rsidRDefault="008105E2">
      <w:pPr>
        <w:widowControl w:val="0"/>
        <w:autoSpaceDE w:val="0"/>
        <w:autoSpaceDN w:val="0"/>
        <w:adjustRightInd w:val="0"/>
        <w:rPr>
          <w:rFonts w:cs="Times New Roman"/>
          <w:szCs w:val="24"/>
        </w:rPr>
      </w:pPr>
    </w:p>
    <w:p w14:paraId="0D4002A1" w14:textId="77777777" w:rsidR="008105E2" w:rsidRDefault="008105E2">
      <w:pPr>
        <w:widowControl w:val="0"/>
        <w:autoSpaceDE w:val="0"/>
        <w:autoSpaceDN w:val="0"/>
        <w:adjustRightInd w:val="0"/>
        <w:rPr>
          <w:rFonts w:cs="Times New Roman"/>
          <w:szCs w:val="24"/>
        </w:rPr>
      </w:pPr>
      <w:proofErr w:type="spellStart"/>
      <w:r w:rsidRPr="008105E2">
        <w:rPr>
          <w:rFonts w:cs="Times New Roman"/>
          <w:szCs w:val="24"/>
        </w:rPr>
        <w:t>European</w:t>
      </w:r>
      <w:proofErr w:type="spellEnd"/>
      <w:r w:rsidRPr="008105E2">
        <w:rPr>
          <w:rFonts w:cs="Times New Roman"/>
          <w:szCs w:val="24"/>
        </w:rPr>
        <w:t xml:space="preserve"> Union </w:t>
      </w:r>
      <w:proofErr w:type="spellStart"/>
      <w:r w:rsidRPr="008105E2">
        <w:rPr>
          <w:rFonts w:cs="Times New Roman"/>
          <w:szCs w:val="24"/>
        </w:rPr>
        <w:t>Reference</w:t>
      </w:r>
      <w:proofErr w:type="spellEnd"/>
      <w:r w:rsidRPr="008105E2">
        <w:rPr>
          <w:rFonts w:cs="Times New Roman"/>
          <w:szCs w:val="24"/>
        </w:rPr>
        <w:t xml:space="preserve"> Laboratories. (2001). </w:t>
      </w:r>
      <w:r w:rsidRPr="008105E2">
        <w:rPr>
          <w:rFonts w:cs="Times New Roman"/>
          <w:i/>
          <w:iCs/>
          <w:szCs w:val="24"/>
        </w:rPr>
        <w:t xml:space="preserve">eLearning : Designing </w:t>
      </w:r>
      <w:proofErr w:type="spellStart"/>
      <w:r w:rsidRPr="008105E2">
        <w:rPr>
          <w:rFonts w:cs="Times New Roman"/>
          <w:i/>
          <w:iCs/>
          <w:szCs w:val="24"/>
        </w:rPr>
        <w:t>Tomorrow’s</w:t>
      </w:r>
      <w:proofErr w:type="spellEnd"/>
      <w:r w:rsidRPr="008105E2">
        <w:rPr>
          <w:rFonts w:cs="Times New Roman"/>
          <w:i/>
          <w:iCs/>
          <w:szCs w:val="24"/>
        </w:rPr>
        <w:t xml:space="preserve"> </w:t>
      </w:r>
      <w:proofErr w:type="spellStart"/>
      <w:r w:rsidRPr="008105E2">
        <w:rPr>
          <w:rFonts w:cs="Times New Roman"/>
          <w:i/>
          <w:iCs/>
          <w:szCs w:val="24"/>
        </w:rPr>
        <w:t>Education</w:t>
      </w:r>
      <w:proofErr w:type="spellEnd"/>
      <w:r w:rsidRPr="008105E2">
        <w:rPr>
          <w:rFonts w:cs="Times New Roman"/>
          <w:i/>
          <w:iCs/>
          <w:szCs w:val="24"/>
        </w:rPr>
        <w:t xml:space="preserve"> An Interim </w:t>
      </w:r>
      <w:proofErr w:type="spellStart"/>
      <w:r w:rsidRPr="008105E2">
        <w:rPr>
          <w:rFonts w:cs="Times New Roman"/>
          <w:i/>
          <w:iCs/>
          <w:szCs w:val="24"/>
        </w:rPr>
        <w:t>Report</w:t>
      </w:r>
      <w:proofErr w:type="spellEnd"/>
      <w:r w:rsidRPr="008105E2">
        <w:rPr>
          <w:rFonts w:cs="Times New Roman"/>
          <w:szCs w:val="24"/>
        </w:rPr>
        <w:t xml:space="preserve">. International Co-operation </w:t>
      </w:r>
      <w:proofErr w:type="spellStart"/>
      <w:r w:rsidRPr="008105E2">
        <w:rPr>
          <w:rFonts w:cs="Times New Roman"/>
          <w:szCs w:val="24"/>
        </w:rPr>
        <w:t>Europe</w:t>
      </w:r>
      <w:proofErr w:type="spellEnd"/>
      <w:r w:rsidRPr="008105E2">
        <w:rPr>
          <w:rFonts w:cs="Times New Roman"/>
          <w:szCs w:val="24"/>
        </w:rPr>
        <w:t xml:space="preserve"> Ltd: Commission </w:t>
      </w:r>
      <w:proofErr w:type="spellStart"/>
      <w:r w:rsidRPr="008105E2">
        <w:rPr>
          <w:rFonts w:cs="Times New Roman"/>
          <w:szCs w:val="24"/>
        </w:rPr>
        <w:t>Of</w:t>
      </w:r>
      <w:proofErr w:type="spellEnd"/>
      <w:r w:rsidRPr="008105E2">
        <w:rPr>
          <w:rFonts w:cs="Times New Roman"/>
          <w:szCs w:val="24"/>
        </w:rPr>
        <w:t xml:space="preserve"> The </w:t>
      </w:r>
      <w:proofErr w:type="spellStart"/>
      <w:r w:rsidRPr="008105E2">
        <w:rPr>
          <w:rFonts w:cs="Times New Roman"/>
          <w:szCs w:val="24"/>
        </w:rPr>
        <w:t>European</w:t>
      </w:r>
      <w:proofErr w:type="spellEnd"/>
      <w:r w:rsidRPr="008105E2">
        <w:rPr>
          <w:rFonts w:cs="Times New Roman"/>
          <w:szCs w:val="24"/>
        </w:rPr>
        <w:t xml:space="preserve"> </w:t>
      </w:r>
      <w:proofErr w:type="spellStart"/>
      <w:r w:rsidRPr="008105E2">
        <w:rPr>
          <w:rFonts w:cs="Times New Roman"/>
          <w:szCs w:val="24"/>
        </w:rPr>
        <w:t>Communities</w:t>
      </w:r>
      <w:proofErr w:type="spellEnd"/>
      <w:r w:rsidRPr="008105E2">
        <w:rPr>
          <w:rFonts w:cs="Times New Roman"/>
          <w:szCs w:val="24"/>
        </w:rPr>
        <w:t xml:space="preserve">. </w:t>
      </w:r>
      <w:proofErr w:type="spellStart"/>
      <w:r w:rsidRPr="008105E2">
        <w:rPr>
          <w:rFonts w:cs="Times New Roman"/>
          <w:szCs w:val="24"/>
        </w:rPr>
        <w:t>Retrieved</w:t>
      </w:r>
      <w:proofErr w:type="spellEnd"/>
      <w:r w:rsidRPr="008105E2">
        <w:rPr>
          <w:rFonts w:cs="Times New Roman"/>
          <w:szCs w:val="24"/>
        </w:rPr>
        <w:t xml:space="preserve"> from goo.gl/nhn8QH</w:t>
      </w:r>
    </w:p>
    <w:p w14:paraId="7BB5111B" w14:textId="77777777" w:rsidR="008105E2" w:rsidRPr="008105E2" w:rsidRDefault="008105E2">
      <w:pPr>
        <w:widowControl w:val="0"/>
        <w:autoSpaceDE w:val="0"/>
        <w:autoSpaceDN w:val="0"/>
        <w:adjustRightInd w:val="0"/>
        <w:rPr>
          <w:rFonts w:cs="Times New Roman"/>
          <w:szCs w:val="24"/>
        </w:rPr>
      </w:pPr>
    </w:p>
    <w:p w14:paraId="6BB19767" w14:textId="77777777" w:rsidR="008105E2" w:rsidRDefault="008105E2">
      <w:pPr>
        <w:widowControl w:val="0"/>
        <w:autoSpaceDE w:val="0"/>
        <w:autoSpaceDN w:val="0"/>
        <w:adjustRightInd w:val="0"/>
        <w:rPr>
          <w:rFonts w:cs="Times New Roman"/>
          <w:szCs w:val="24"/>
        </w:rPr>
      </w:pPr>
      <w:proofErr w:type="spellStart"/>
      <w:r w:rsidRPr="008105E2">
        <w:rPr>
          <w:rFonts w:cs="Times New Roman"/>
          <w:szCs w:val="24"/>
        </w:rPr>
        <w:t>Kauchak</w:t>
      </w:r>
      <w:proofErr w:type="spellEnd"/>
      <w:r w:rsidRPr="008105E2">
        <w:rPr>
          <w:rFonts w:cs="Times New Roman"/>
          <w:szCs w:val="24"/>
        </w:rPr>
        <w:t xml:space="preserve">, D. P., &amp; Eggen, P. D. (2011). </w:t>
      </w:r>
      <w:r w:rsidRPr="008105E2">
        <w:rPr>
          <w:rFonts w:cs="Times New Roman"/>
          <w:i/>
          <w:iCs/>
          <w:szCs w:val="24"/>
        </w:rPr>
        <w:t xml:space="preserve">Learning and </w:t>
      </w:r>
      <w:proofErr w:type="spellStart"/>
      <w:r w:rsidRPr="008105E2">
        <w:rPr>
          <w:rFonts w:cs="Times New Roman"/>
          <w:i/>
          <w:iCs/>
          <w:szCs w:val="24"/>
        </w:rPr>
        <w:t>teaching</w:t>
      </w:r>
      <w:proofErr w:type="spellEnd"/>
      <w:r w:rsidRPr="008105E2">
        <w:rPr>
          <w:rFonts w:cs="Times New Roman"/>
          <w:i/>
          <w:iCs/>
          <w:szCs w:val="24"/>
        </w:rPr>
        <w:t>: research-</w:t>
      </w:r>
      <w:proofErr w:type="spellStart"/>
      <w:r w:rsidRPr="008105E2">
        <w:rPr>
          <w:rFonts w:cs="Times New Roman"/>
          <w:i/>
          <w:iCs/>
          <w:szCs w:val="24"/>
        </w:rPr>
        <w:t>based</w:t>
      </w:r>
      <w:proofErr w:type="spellEnd"/>
      <w:r w:rsidRPr="008105E2">
        <w:rPr>
          <w:rFonts w:cs="Times New Roman"/>
          <w:i/>
          <w:iCs/>
          <w:szCs w:val="24"/>
        </w:rPr>
        <w:t xml:space="preserve"> </w:t>
      </w:r>
      <w:proofErr w:type="spellStart"/>
      <w:r w:rsidRPr="008105E2">
        <w:rPr>
          <w:rFonts w:cs="Times New Roman"/>
          <w:i/>
          <w:iCs/>
          <w:szCs w:val="24"/>
        </w:rPr>
        <w:t>methods</w:t>
      </w:r>
      <w:proofErr w:type="spellEnd"/>
      <w:r w:rsidRPr="008105E2">
        <w:rPr>
          <w:rFonts w:cs="Times New Roman"/>
          <w:szCs w:val="24"/>
        </w:rPr>
        <w:t>. Boston: Pearson.</w:t>
      </w:r>
    </w:p>
    <w:p w14:paraId="3A01A4E0" w14:textId="77777777" w:rsidR="008105E2" w:rsidRPr="008105E2" w:rsidRDefault="008105E2">
      <w:pPr>
        <w:widowControl w:val="0"/>
        <w:autoSpaceDE w:val="0"/>
        <w:autoSpaceDN w:val="0"/>
        <w:adjustRightInd w:val="0"/>
        <w:rPr>
          <w:rFonts w:cs="Times New Roman"/>
          <w:szCs w:val="24"/>
        </w:rPr>
      </w:pPr>
    </w:p>
    <w:p w14:paraId="170A3E1C"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Khalil, M. K., &amp; </w:t>
      </w:r>
      <w:proofErr w:type="spellStart"/>
      <w:r w:rsidRPr="008105E2">
        <w:rPr>
          <w:rFonts w:cs="Times New Roman"/>
          <w:szCs w:val="24"/>
        </w:rPr>
        <w:t>Elkhider</w:t>
      </w:r>
      <w:proofErr w:type="spellEnd"/>
      <w:r w:rsidRPr="008105E2">
        <w:rPr>
          <w:rFonts w:cs="Times New Roman"/>
          <w:szCs w:val="24"/>
        </w:rPr>
        <w:t xml:space="preserve">, I. A. (2016). </w:t>
      </w:r>
      <w:proofErr w:type="spellStart"/>
      <w:r w:rsidRPr="008105E2">
        <w:rPr>
          <w:rFonts w:cs="Times New Roman"/>
          <w:szCs w:val="24"/>
        </w:rPr>
        <w:t>Applying</w:t>
      </w:r>
      <w:proofErr w:type="spellEnd"/>
      <w:r w:rsidRPr="008105E2">
        <w:rPr>
          <w:rFonts w:cs="Times New Roman"/>
          <w:szCs w:val="24"/>
        </w:rPr>
        <w:t xml:space="preserve"> learning </w:t>
      </w:r>
      <w:proofErr w:type="spellStart"/>
      <w:r w:rsidRPr="008105E2">
        <w:rPr>
          <w:rFonts w:cs="Times New Roman"/>
          <w:szCs w:val="24"/>
        </w:rPr>
        <w:t>theories</w:t>
      </w:r>
      <w:proofErr w:type="spellEnd"/>
      <w:r w:rsidRPr="008105E2">
        <w:rPr>
          <w:rFonts w:cs="Times New Roman"/>
          <w:szCs w:val="24"/>
        </w:rPr>
        <w:t xml:space="preserve"> and </w:t>
      </w:r>
      <w:proofErr w:type="spellStart"/>
      <w:r w:rsidRPr="008105E2">
        <w:rPr>
          <w:rFonts w:cs="Times New Roman"/>
          <w:szCs w:val="24"/>
        </w:rPr>
        <w:t>instructional</w:t>
      </w:r>
      <w:proofErr w:type="spellEnd"/>
      <w:r w:rsidRPr="008105E2">
        <w:rPr>
          <w:rFonts w:cs="Times New Roman"/>
          <w:szCs w:val="24"/>
        </w:rPr>
        <w:t xml:space="preserve"> design </w:t>
      </w:r>
      <w:proofErr w:type="spellStart"/>
      <w:r w:rsidRPr="008105E2">
        <w:rPr>
          <w:rFonts w:cs="Times New Roman"/>
          <w:szCs w:val="24"/>
        </w:rPr>
        <w:t>models</w:t>
      </w:r>
      <w:proofErr w:type="spellEnd"/>
      <w:r w:rsidRPr="008105E2">
        <w:rPr>
          <w:rFonts w:cs="Times New Roman"/>
          <w:szCs w:val="24"/>
        </w:rPr>
        <w:t xml:space="preserve"> for </w:t>
      </w:r>
      <w:proofErr w:type="spellStart"/>
      <w:r w:rsidRPr="008105E2">
        <w:rPr>
          <w:rFonts w:cs="Times New Roman"/>
          <w:szCs w:val="24"/>
        </w:rPr>
        <w:t>effective</w:t>
      </w:r>
      <w:proofErr w:type="spellEnd"/>
      <w:r w:rsidRPr="008105E2">
        <w:rPr>
          <w:rFonts w:cs="Times New Roman"/>
          <w:szCs w:val="24"/>
        </w:rPr>
        <w:t xml:space="preserve"> </w:t>
      </w:r>
      <w:proofErr w:type="spellStart"/>
      <w:r w:rsidRPr="008105E2">
        <w:rPr>
          <w:rFonts w:cs="Times New Roman"/>
          <w:szCs w:val="24"/>
        </w:rPr>
        <w:t>instruction</w:t>
      </w:r>
      <w:proofErr w:type="spellEnd"/>
      <w:r w:rsidRPr="008105E2">
        <w:rPr>
          <w:rFonts w:cs="Times New Roman"/>
          <w:szCs w:val="24"/>
        </w:rPr>
        <w:t xml:space="preserve"> | </w:t>
      </w:r>
      <w:proofErr w:type="spellStart"/>
      <w:r w:rsidRPr="008105E2">
        <w:rPr>
          <w:rFonts w:cs="Times New Roman"/>
          <w:szCs w:val="24"/>
        </w:rPr>
        <w:t>Advances</w:t>
      </w:r>
      <w:proofErr w:type="spellEnd"/>
      <w:r w:rsidRPr="008105E2">
        <w:rPr>
          <w:rFonts w:cs="Times New Roman"/>
          <w:szCs w:val="24"/>
        </w:rPr>
        <w:t xml:space="preserve"> in </w:t>
      </w:r>
      <w:proofErr w:type="spellStart"/>
      <w:r w:rsidRPr="008105E2">
        <w:rPr>
          <w:rFonts w:cs="Times New Roman"/>
          <w:szCs w:val="24"/>
        </w:rPr>
        <w:t>Physiology</w:t>
      </w:r>
      <w:proofErr w:type="spellEnd"/>
      <w:r w:rsidRPr="008105E2">
        <w:rPr>
          <w:rFonts w:cs="Times New Roman"/>
          <w:szCs w:val="24"/>
        </w:rPr>
        <w:t xml:space="preserve"> </w:t>
      </w:r>
      <w:proofErr w:type="spellStart"/>
      <w:r w:rsidRPr="008105E2">
        <w:rPr>
          <w:rFonts w:cs="Times New Roman"/>
          <w:szCs w:val="24"/>
        </w:rPr>
        <w:t>Education</w:t>
      </w:r>
      <w:proofErr w:type="spellEnd"/>
      <w:r w:rsidRPr="008105E2">
        <w:rPr>
          <w:rFonts w:cs="Times New Roman"/>
          <w:szCs w:val="24"/>
        </w:rPr>
        <w:t xml:space="preserve">. </w:t>
      </w:r>
      <w:proofErr w:type="spellStart"/>
      <w:r w:rsidRPr="008105E2">
        <w:rPr>
          <w:rFonts w:cs="Times New Roman"/>
          <w:szCs w:val="24"/>
        </w:rPr>
        <w:t>Retrieved</w:t>
      </w:r>
      <w:proofErr w:type="spellEnd"/>
      <w:r w:rsidRPr="008105E2">
        <w:rPr>
          <w:rFonts w:cs="Times New Roman"/>
          <w:szCs w:val="24"/>
        </w:rPr>
        <w:t xml:space="preserve"> from https</w:t>
      </w:r>
      <w:proofErr w:type="gramStart"/>
      <w:r w:rsidRPr="008105E2">
        <w:rPr>
          <w:rFonts w:cs="Times New Roman"/>
          <w:szCs w:val="24"/>
        </w:rPr>
        <w:t>://</w:t>
      </w:r>
      <w:proofErr w:type="gramEnd"/>
      <w:r w:rsidRPr="008105E2">
        <w:rPr>
          <w:rFonts w:cs="Times New Roman"/>
          <w:szCs w:val="24"/>
        </w:rPr>
        <w:t>www.physiology.org/doi/full/10.1152/advan.00138.2015?fbclid=IwAR2VUc3Gv25kiYfwDlXq6b567ZN4VFci6CP6cE5Y5EQw2yzmy5U5T-zGffU&amp;</w:t>
      </w:r>
    </w:p>
    <w:p w14:paraId="3FA2A46E" w14:textId="77777777" w:rsidR="008105E2" w:rsidRPr="008105E2" w:rsidRDefault="008105E2">
      <w:pPr>
        <w:widowControl w:val="0"/>
        <w:autoSpaceDE w:val="0"/>
        <w:autoSpaceDN w:val="0"/>
        <w:adjustRightInd w:val="0"/>
        <w:rPr>
          <w:rFonts w:cs="Times New Roman"/>
          <w:szCs w:val="24"/>
        </w:rPr>
      </w:pPr>
    </w:p>
    <w:p w14:paraId="7EFD7D07" w14:textId="77777777" w:rsidR="008105E2" w:rsidRDefault="008105E2">
      <w:pPr>
        <w:widowControl w:val="0"/>
        <w:autoSpaceDE w:val="0"/>
        <w:autoSpaceDN w:val="0"/>
        <w:adjustRightInd w:val="0"/>
        <w:rPr>
          <w:rFonts w:cs="Times New Roman"/>
          <w:szCs w:val="24"/>
        </w:rPr>
      </w:pPr>
      <w:proofErr w:type="spellStart"/>
      <w:r w:rsidRPr="008105E2">
        <w:rPr>
          <w:rFonts w:cs="Times New Roman"/>
          <w:szCs w:val="24"/>
        </w:rPr>
        <w:t>Kocadere</w:t>
      </w:r>
      <w:proofErr w:type="spellEnd"/>
      <w:r w:rsidRPr="008105E2">
        <w:rPr>
          <w:rFonts w:cs="Times New Roman"/>
          <w:szCs w:val="24"/>
        </w:rPr>
        <w:t xml:space="preserve">, S. A., &amp; </w:t>
      </w:r>
      <w:proofErr w:type="spellStart"/>
      <w:r w:rsidRPr="008105E2">
        <w:rPr>
          <w:rFonts w:cs="Times New Roman"/>
          <w:szCs w:val="24"/>
        </w:rPr>
        <w:t>Ozgen</w:t>
      </w:r>
      <w:proofErr w:type="spellEnd"/>
      <w:r w:rsidRPr="008105E2">
        <w:rPr>
          <w:rFonts w:cs="Times New Roman"/>
          <w:szCs w:val="24"/>
        </w:rPr>
        <w:t xml:space="preserve">, D. (2012). </w:t>
      </w:r>
      <w:proofErr w:type="spellStart"/>
      <w:r w:rsidRPr="008105E2">
        <w:rPr>
          <w:rFonts w:cs="Times New Roman"/>
          <w:szCs w:val="24"/>
        </w:rPr>
        <w:t>Assessment</w:t>
      </w:r>
      <w:proofErr w:type="spellEnd"/>
      <w:r w:rsidRPr="008105E2">
        <w:rPr>
          <w:rFonts w:cs="Times New Roman"/>
          <w:szCs w:val="24"/>
        </w:rPr>
        <w:t xml:space="preserve"> </w:t>
      </w:r>
      <w:proofErr w:type="spellStart"/>
      <w:r w:rsidRPr="008105E2">
        <w:rPr>
          <w:rFonts w:cs="Times New Roman"/>
          <w:szCs w:val="24"/>
        </w:rPr>
        <w:t>of</w:t>
      </w:r>
      <w:proofErr w:type="spellEnd"/>
      <w:r w:rsidRPr="008105E2">
        <w:rPr>
          <w:rFonts w:cs="Times New Roman"/>
          <w:szCs w:val="24"/>
        </w:rPr>
        <w:t xml:space="preserve"> Basic Design Course in Terms </w:t>
      </w:r>
      <w:proofErr w:type="spellStart"/>
      <w:r w:rsidRPr="008105E2">
        <w:rPr>
          <w:rFonts w:cs="Times New Roman"/>
          <w:szCs w:val="24"/>
        </w:rPr>
        <w:t>of</w:t>
      </w:r>
      <w:proofErr w:type="spellEnd"/>
      <w:r w:rsidRPr="008105E2">
        <w:rPr>
          <w:rFonts w:cs="Times New Roman"/>
          <w:szCs w:val="24"/>
        </w:rPr>
        <w:t xml:space="preserve"> </w:t>
      </w:r>
      <w:proofErr w:type="spellStart"/>
      <w:r w:rsidRPr="008105E2">
        <w:rPr>
          <w:rFonts w:cs="Times New Roman"/>
          <w:szCs w:val="24"/>
        </w:rPr>
        <w:t>Constructivist</w:t>
      </w:r>
      <w:proofErr w:type="spellEnd"/>
      <w:r w:rsidRPr="008105E2">
        <w:rPr>
          <w:rFonts w:cs="Times New Roman"/>
          <w:szCs w:val="24"/>
        </w:rPr>
        <w:t xml:space="preserve"> Learning </w:t>
      </w:r>
      <w:proofErr w:type="spellStart"/>
      <w:r w:rsidRPr="008105E2">
        <w:rPr>
          <w:rFonts w:cs="Times New Roman"/>
          <w:szCs w:val="24"/>
        </w:rPr>
        <w:t>Theory</w:t>
      </w:r>
      <w:proofErr w:type="spellEnd"/>
      <w:r w:rsidRPr="008105E2">
        <w:rPr>
          <w:rFonts w:cs="Times New Roman"/>
          <w:szCs w:val="24"/>
        </w:rPr>
        <w:t xml:space="preserve">. </w:t>
      </w:r>
      <w:proofErr w:type="spellStart"/>
      <w:r w:rsidRPr="008105E2">
        <w:rPr>
          <w:rFonts w:cs="Times New Roman"/>
          <w:i/>
          <w:iCs/>
          <w:szCs w:val="24"/>
        </w:rPr>
        <w:t>Procedia</w:t>
      </w:r>
      <w:proofErr w:type="spellEnd"/>
      <w:r w:rsidRPr="008105E2">
        <w:rPr>
          <w:rFonts w:cs="Times New Roman"/>
          <w:i/>
          <w:iCs/>
          <w:szCs w:val="24"/>
        </w:rPr>
        <w:t xml:space="preserve"> - Social and </w:t>
      </w:r>
      <w:proofErr w:type="spellStart"/>
      <w:r w:rsidRPr="008105E2">
        <w:rPr>
          <w:rFonts w:cs="Times New Roman"/>
          <w:i/>
          <w:iCs/>
          <w:szCs w:val="24"/>
        </w:rPr>
        <w:t>Behavioral</w:t>
      </w:r>
      <w:proofErr w:type="spellEnd"/>
      <w:r w:rsidRPr="008105E2">
        <w:rPr>
          <w:rFonts w:cs="Times New Roman"/>
          <w:i/>
          <w:iCs/>
          <w:szCs w:val="24"/>
        </w:rPr>
        <w:t xml:space="preserve"> Sciences</w:t>
      </w:r>
      <w:r w:rsidRPr="008105E2">
        <w:rPr>
          <w:rFonts w:cs="Times New Roman"/>
          <w:szCs w:val="24"/>
        </w:rPr>
        <w:t xml:space="preserve">, </w:t>
      </w:r>
      <w:r w:rsidRPr="008105E2">
        <w:rPr>
          <w:rFonts w:cs="Times New Roman"/>
          <w:i/>
          <w:iCs/>
          <w:szCs w:val="24"/>
        </w:rPr>
        <w:t>51</w:t>
      </w:r>
      <w:r w:rsidRPr="008105E2">
        <w:rPr>
          <w:rFonts w:cs="Times New Roman"/>
          <w:szCs w:val="24"/>
        </w:rPr>
        <w:t>, 115–119. https</w:t>
      </w:r>
      <w:proofErr w:type="gramStart"/>
      <w:r w:rsidRPr="008105E2">
        <w:rPr>
          <w:rFonts w:cs="Times New Roman"/>
          <w:szCs w:val="24"/>
        </w:rPr>
        <w:t>://</w:t>
      </w:r>
      <w:proofErr w:type="gramEnd"/>
      <w:r w:rsidRPr="008105E2">
        <w:rPr>
          <w:rFonts w:cs="Times New Roman"/>
          <w:szCs w:val="24"/>
        </w:rPr>
        <w:t>doi.org/10.1016/j.sbspro.2012.08.128</w:t>
      </w:r>
    </w:p>
    <w:p w14:paraId="1700630C" w14:textId="77777777" w:rsidR="008105E2" w:rsidRPr="008105E2" w:rsidRDefault="008105E2">
      <w:pPr>
        <w:widowControl w:val="0"/>
        <w:autoSpaceDE w:val="0"/>
        <w:autoSpaceDN w:val="0"/>
        <w:adjustRightInd w:val="0"/>
        <w:rPr>
          <w:rFonts w:cs="Times New Roman"/>
          <w:szCs w:val="24"/>
        </w:rPr>
      </w:pPr>
    </w:p>
    <w:p w14:paraId="5DB272F9" w14:textId="77777777" w:rsidR="008105E2" w:rsidRDefault="008105E2">
      <w:pPr>
        <w:widowControl w:val="0"/>
        <w:autoSpaceDE w:val="0"/>
        <w:autoSpaceDN w:val="0"/>
        <w:adjustRightInd w:val="0"/>
        <w:rPr>
          <w:rFonts w:cs="Times New Roman"/>
          <w:szCs w:val="24"/>
        </w:rPr>
      </w:pPr>
      <w:proofErr w:type="spellStart"/>
      <w:r w:rsidRPr="008105E2">
        <w:rPr>
          <w:rFonts w:cs="Times New Roman"/>
          <w:szCs w:val="24"/>
        </w:rPr>
        <w:t>Magliaro</w:t>
      </w:r>
      <w:proofErr w:type="spellEnd"/>
      <w:r w:rsidRPr="008105E2">
        <w:rPr>
          <w:rFonts w:cs="Times New Roman"/>
          <w:szCs w:val="24"/>
        </w:rPr>
        <w:t xml:space="preserve">, S. G., </w:t>
      </w:r>
      <w:proofErr w:type="spellStart"/>
      <w:r w:rsidRPr="008105E2">
        <w:rPr>
          <w:rFonts w:cs="Times New Roman"/>
          <w:szCs w:val="24"/>
        </w:rPr>
        <w:t>Lockee</w:t>
      </w:r>
      <w:proofErr w:type="spellEnd"/>
      <w:r w:rsidRPr="008105E2">
        <w:rPr>
          <w:rFonts w:cs="Times New Roman"/>
          <w:szCs w:val="24"/>
        </w:rPr>
        <w:t xml:space="preserve">, B. B., &amp; Burton, J. K. (2005). </w:t>
      </w:r>
      <w:proofErr w:type="spellStart"/>
      <w:r w:rsidRPr="008105E2">
        <w:rPr>
          <w:rFonts w:cs="Times New Roman"/>
          <w:szCs w:val="24"/>
        </w:rPr>
        <w:t>Direct</w:t>
      </w:r>
      <w:proofErr w:type="spellEnd"/>
      <w:r w:rsidRPr="008105E2">
        <w:rPr>
          <w:rFonts w:cs="Times New Roman"/>
          <w:szCs w:val="24"/>
        </w:rPr>
        <w:t xml:space="preserve"> </w:t>
      </w:r>
      <w:proofErr w:type="spellStart"/>
      <w:r w:rsidRPr="008105E2">
        <w:rPr>
          <w:rFonts w:cs="Times New Roman"/>
          <w:szCs w:val="24"/>
        </w:rPr>
        <w:t>instruction</w:t>
      </w:r>
      <w:proofErr w:type="spellEnd"/>
      <w:r w:rsidRPr="008105E2">
        <w:rPr>
          <w:rFonts w:cs="Times New Roman"/>
          <w:szCs w:val="24"/>
        </w:rPr>
        <w:t xml:space="preserve"> </w:t>
      </w:r>
      <w:proofErr w:type="spellStart"/>
      <w:r w:rsidRPr="008105E2">
        <w:rPr>
          <w:rFonts w:cs="Times New Roman"/>
          <w:szCs w:val="24"/>
        </w:rPr>
        <w:t>revisited</w:t>
      </w:r>
      <w:proofErr w:type="spellEnd"/>
      <w:r w:rsidRPr="008105E2">
        <w:rPr>
          <w:rFonts w:cs="Times New Roman"/>
          <w:szCs w:val="24"/>
        </w:rPr>
        <w:t xml:space="preserve">: A </w:t>
      </w:r>
      <w:proofErr w:type="spellStart"/>
      <w:r w:rsidRPr="008105E2">
        <w:rPr>
          <w:rFonts w:cs="Times New Roman"/>
          <w:szCs w:val="24"/>
        </w:rPr>
        <w:t>key</w:t>
      </w:r>
      <w:proofErr w:type="spellEnd"/>
      <w:r w:rsidRPr="008105E2">
        <w:rPr>
          <w:rFonts w:cs="Times New Roman"/>
          <w:szCs w:val="24"/>
        </w:rPr>
        <w:t xml:space="preserve"> </w:t>
      </w:r>
      <w:proofErr w:type="spellStart"/>
      <w:r w:rsidRPr="008105E2">
        <w:rPr>
          <w:rFonts w:cs="Times New Roman"/>
          <w:szCs w:val="24"/>
        </w:rPr>
        <w:t>model</w:t>
      </w:r>
      <w:proofErr w:type="spellEnd"/>
      <w:r w:rsidRPr="008105E2">
        <w:rPr>
          <w:rFonts w:cs="Times New Roman"/>
          <w:szCs w:val="24"/>
        </w:rPr>
        <w:t xml:space="preserve"> for </w:t>
      </w:r>
      <w:proofErr w:type="spellStart"/>
      <w:r w:rsidRPr="008105E2">
        <w:rPr>
          <w:rFonts w:cs="Times New Roman"/>
          <w:szCs w:val="24"/>
        </w:rPr>
        <w:t>instructional</w:t>
      </w:r>
      <w:proofErr w:type="spellEnd"/>
      <w:r w:rsidRPr="008105E2">
        <w:rPr>
          <w:rFonts w:cs="Times New Roman"/>
          <w:szCs w:val="24"/>
        </w:rPr>
        <w:t xml:space="preserve"> </w:t>
      </w:r>
      <w:proofErr w:type="spellStart"/>
      <w:r w:rsidRPr="008105E2">
        <w:rPr>
          <w:rFonts w:cs="Times New Roman"/>
          <w:szCs w:val="24"/>
        </w:rPr>
        <w:t>technology</w:t>
      </w:r>
      <w:proofErr w:type="spellEnd"/>
      <w:r w:rsidRPr="008105E2">
        <w:rPr>
          <w:rFonts w:cs="Times New Roman"/>
          <w:szCs w:val="24"/>
        </w:rPr>
        <w:t xml:space="preserve">. </w:t>
      </w:r>
      <w:proofErr w:type="spellStart"/>
      <w:r w:rsidRPr="008105E2">
        <w:rPr>
          <w:rFonts w:cs="Times New Roman"/>
          <w:i/>
          <w:iCs/>
          <w:szCs w:val="24"/>
        </w:rPr>
        <w:t>Educational</w:t>
      </w:r>
      <w:proofErr w:type="spellEnd"/>
      <w:r w:rsidRPr="008105E2">
        <w:rPr>
          <w:rFonts w:cs="Times New Roman"/>
          <w:i/>
          <w:iCs/>
          <w:szCs w:val="24"/>
        </w:rPr>
        <w:t xml:space="preserve"> </w:t>
      </w:r>
      <w:proofErr w:type="spellStart"/>
      <w:r w:rsidRPr="008105E2">
        <w:rPr>
          <w:rFonts w:cs="Times New Roman"/>
          <w:i/>
          <w:iCs/>
          <w:szCs w:val="24"/>
        </w:rPr>
        <w:t>Technology</w:t>
      </w:r>
      <w:proofErr w:type="spellEnd"/>
      <w:r w:rsidRPr="008105E2">
        <w:rPr>
          <w:rFonts w:cs="Times New Roman"/>
          <w:i/>
          <w:iCs/>
          <w:szCs w:val="24"/>
        </w:rPr>
        <w:t xml:space="preserve"> Research and </w:t>
      </w:r>
      <w:proofErr w:type="spellStart"/>
      <w:r w:rsidRPr="008105E2">
        <w:rPr>
          <w:rFonts w:cs="Times New Roman"/>
          <w:i/>
          <w:iCs/>
          <w:szCs w:val="24"/>
        </w:rPr>
        <w:t>Development</w:t>
      </w:r>
      <w:proofErr w:type="spellEnd"/>
      <w:r w:rsidRPr="008105E2">
        <w:rPr>
          <w:rFonts w:cs="Times New Roman"/>
          <w:szCs w:val="24"/>
        </w:rPr>
        <w:t xml:space="preserve">, </w:t>
      </w:r>
      <w:r w:rsidRPr="008105E2">
        <w:rPr>
          <w:rFonts w:cs="Times New Roman"/>
          <w:i/>
          <w:iCs/>
          <w:szCs w:val="24"/>
        </w:rPr>
        <w:t>53</w:t>
      </w:r>
      <w:r w:rsidRPr="008105E2">
        <w:rPr>
          <w:rFonts w:cs="Times New Roman"/>
          <w:szCs w:val="24"/>
        </w:rPr>
        <w:t>(4), 41–55. https</w:t>
      </w:r>
      <w:proofErr w:type="gramStart"/>
      <w:r w:rsidRPr="008105E2">
        <w:rPr>
          <w:rFonts w:cs="Times New Roman"/>
          <w:szCs w:val="24"/>
        </w:rPr>
        <w:t>://</w:t>
      </w:r>
      <w:proofErr w:type="gramEnd"/>
      <w:r w:rsidRPr="008105E2">
        <w:rPr>
          <w:rFonts w:cs="Times New Roman"/>
          <w:szCs w:val="24"/>
        </w:rPr>
        <w:t>doi.org/10.1007/BF02504684</w:t>
      </w:r>
    </w:p>
    <w:p w14:paraId="2277F11D" w14:textId="77777777" w:rsidR="008105E2" w:rsidRPr="008105E2" w:rsidRDefault="008105E2">
      <w:pPr>
        <w:widowControl w:val="0"/>
        <w:autoSpaceDE w:val="0"/>
        <w:autoSpaceDN w:val="0"/>
        <w:adjustRightInd w:val="0"/>
        <w:rPr>
          <w:rFonts w:cs="Times New Roman"/>
          <w:szCs w:val="24"/>
        </w:rPr>
      </w:pPr>
    </w:p>
    <w:p w14:paraId="21F196FF" w14:textId="77777777" w:rsidR="008105E2" w:rsidRDefault="008105E2">
      <w:pPr>
        <w:widowControl w:val="0"/>
        <w:autoSpaceDE w:val="0"/>
        <w:autoSpaceDN w:val="0"/>
        <w:adjustRightInd w:val="0"/>
        <w:rPr>
          <w:rFonts w:cs="Times New Roman"/>
          <w:szCs w:val="24"/>
        </w:rPr>
      </w:pPr>
      <w:proofErr w:type="spellStart"/>
      <w:r w:rsidRPr="008105E2">
        <w:rPr>
          <w:rFonts w:cs="Times New Roman"/>
          <w:szCs w:val="24"/>
        </w:rPr>
        <w:t>Malhotra</w:t>
      </w:r>
      <w:proofErr w:type="spellEnd"/>
      <w:r w:rsidRPr="008105E2">
        <w:rPr>
          <w:rFonts w:cs="Times New Roman"/>
          <w:szCs w:val="24"/>
        </w:rPr>
        <w:t xml:space="preserve">, N. K., &amp; Birks, D. F. (2006). </w:t>
      </w:r>
      <w:r w:rsidRPr="008105E2">
        <w:rPr>
          <w:rFonts w:cs="Times New Roman"/>
          <w:i/>
          <w:iCs/>
          <w:szCs w:val="24"/>
        </w:rPr>
        <w:t xml:space="preserve">Marketing Research - An </w:t>
      </w:r>
      <w:proofErr w:type="spellStart"/>
      <w:r w:rsidRPr="008105E2">
        <w:rPr>
          <w:rFonts w:cs="Times New Roman"/>
          <w:i/>
          <w:iCs/>
          <w:szCs w:val="24"/>
        </w:rPr>
        <w:t>Applied</w:t>
      </w:r>
      <w:proofErr w:type="spellEnd"/>
      <w:r w:rsidRPr="008105E2">
        <w:rPr>
          <w:rFonts w:cs="Times New Roman"/>
          <w:i/>
          <w:iCs/>
          <w:szCs w:val="24"/>
        </w:rPr>
        <w:t xml:space="preserve"> Approach - </w:t>
      </w:r>
      <w:proofErr w:type="spellStart"/>
      <w:r w:rsidRPr="008105E2">
        <w:rPr>
          <w:rFonts w:cs="Times New Roman"/>
          <w:i/>
          <w:iCs/>
          <w:szCs w:val="24"/>
        </w:rPr>
        <w:t>European</w:t>
      </w:r>
      <w:proofErr w:type="spellEnd"/>
      <w:r w:rsidRPr="008105E2">
        <w:rPr>
          <w:rFonts w:cs="Times New Roman"/>
          <w:szCs w:val="24"/>
        </w:rPr>
        <w:t xml:space="preserve"> (</w:t>
      </w:r>
      <w:proofErr w:type="spellStart"/>
      <w:r w:rsidRPr="008105E2">
        <w:rPr>
          <w:rFonts w:cs="Times New Roman"/>
          <w:szCs w:val="24"/>
        </w:rPr>
        <w:t>Updated</w:t>
      </w:r>
      <w:proofErr w:type="spellEnd"/>
      <w:r w:rsidRPr="008105E2">
        <w:rPr>
          <w:rFonts w:cs="Times New Roman"/>
          <w:szCs w:val="24"/>
        </w:rPr>
        <w:t xml:space="preserve"> Second </w:t>
      </w:r>
      <w:proofErr w:type="spellStart"/>
      <w:r w:rsidRPr="008105E2">
        <w:rPr>
          <w:rFonts w:cs="Times New Roman"/>
          <w:szCs w:val="24"/>
        </w:rPr>
        <w:t>European</w:t>
      </w:r>
      <w:proofErr w:type="spellEnd"/>
      <w:r w:rsidRPr="008105E2">
        <w:rPr>
          <w:rFonts w:cs="Times New Roman"/>
          <w:szCs w:val="24"/>
        </w:rPr>
        <w:t xml:space="preserve"> Edition). </w:t>
      </w:r>
      <w:proofErr w:type="spellStart"/>
      <w:r w:rsidRPr="008105E2">
        <w:rPr>
          <w:rFonts w:cs="Times New Roman"/>
          <w:szCs w:val="24"/>
        </w:rPr>
        <w:t>Prentice</w:t>
      </w:r>
      <w:proofErr w:type="spellEnd"/>
      <w:r w:rsidRPr="008105E2">
        <w:rPr>
          <w:rFonts w:cs="Times New Roman"/>
          <w:szCs w:val="24"/>
        </w:rPr>
        <w:t xml:space="preserve"> Hall, </w:t>
      </w:r>
      <w:proofErr w:type="spellStart"/>
      <w:r w:rsidRPr="008105E2">
        <w:rPr>
          <w:rFonts w:cs="Times New Roman"/>
          <w:szCs w:val="24"/>
        </w:rPr>
        <w:t>Inc</w:t>
      </w:r>
      <w:proofErr w:type="spellEnd"/>
      <w:r w:rsidRPr="008105E2">
        <w:rPr>
          <w:rFonts w:cs="Times New Roman"/>
          <w:szCs w:val="24"/>
        </w:rPr>
        <w:t xml:space="preserve">., a Pearson </w:t>
      </w:r>
      <w:proofErr w:type="spellStart"/>
      <w:r w:rsidRPr="008105E2">
        <w:rPr>
          <w:rFonts w:cs="Times New Roman"/>
          <w:szCs w:val="24"/>
        </w:rPr>
        <w:t>Education</w:t>
      </w:r>
      <w:proofErr w:type="spellEnd"/>
      <w:r w:rsidRPr="008105E2">
        <w:rPr>
          <w:rFonts w:cs="Times New Roman"/>
          <w:szCs w:val="24"/>
        </w:rPr>
        <w:t xml:space="preserve"> </w:t>
      </w:r>
      <w:proofErr w:type="spellStart"/>
      <w:r w:rsidRPr="008105E2">
        <w:rPr>
          <w:rFonts w:cs="Times New Roman"/>
          <w:szCs w:val="24"/>
        </w:rPr>
        <w:t>company</w:t>
      </w:r>
      <w:proofErr w:type="spellEnd"/>
      <w:r w:rsidRPr="008105E2">
        <w:rPr>
          <w:rFonts w:cs="Times New Roman"/>
          <w:szCs w:val="24"/>
        </w:rPr>
        <w:t>.</w:t>
      </w:r>
    </w:p>
    <w:p w14:paraId="29E4EDF9" w14:textId="77777777" w:rsidR="008105E2" w:rsidRPr="008105E2" w:rsidRDefault="008105E2">
      <w:pPr>
        <w:widowControl w:val="0"/>
        <w:autoSpaceDE w:val="0"/>
        <w:autoSpaceDN w:val="0"/>
        <w:adjustRightInd w:val="0"/>
        <w:rPr>
          <w:rFonts w:cs="Times New Roman"/>
          <w:szCs w:val="24"/>
        </w:rPr>
      </w:pPr>
    </w:p>
    <w:p w14:paraId="4C3A74A0"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Mayes, T., &amp; de Freitas, S. (2004). Review </w:t>
      </w:r>
      <w:proofErr w:type="spellStart"/>
      <w:r w:rsidRPr="008105E2">
        <w:rPr>
          <w:rFonts w:cs="Times New Roman"/>
          <w:szCs w:val="24"/>
        </w:rPr>
        <w:t>of</w:t>
      </w:r>
      <w:proofErr w:type="spellEnd"/>
      <w:r w:rsidRPr="008105E2">
        <w:rPr>
          <w:rFonts w:cs="Times New Roman"/>
          <w:szCs w:val="24"/>
        </w:rPr>
        <w:t xml:space="preserve"> e-learning </w:t>
      </w:r>
      <w:proofErr w:type="spellStart"/>
      <w:r w:rsidRPr="008105E2">
        <w:rPr>
          <w:rFonts w:cs="Times New Roman"/>
          <w:szCs w:val="24"/>
        </w:rPr>
        <w:t>theories</w:t>
      </w:r>
      <w:proofErr w:type="spellEnd"/>
      <w:r w:rsidRPr="008105E2">
        <w:rPr>
          <w:rFonts w:cs="Times New Roman"/>
          <w:szCs w:val="24"/>
        </w:rPr>
        <w:t xml:space="preserve">, </w:t>
      </w:r>
      <w:proofErr w:type="spellStart"/>
      <w:r w:rsidRPr="008105E2">
        <w:rPr>
          <w:rFonts w:cs="Times New Roman"/>
          <w:szCs w:val="24"/>
        </w:rPr>
        <w:t>frameworks</w:t>
      </w:r>
      <w:proofErr w:type="spellEnd"/>
      <w:r w:rsidRPr="008105E2">
        <w:rPr>
          <w:rFonts w:cs="Times New Roman"/>
          <w:szCs w:val="24"/>
        </w:rPr>
        <w:t xml:space="preserve"> and </w:t>
      </w:r>
      <w:proofErr w:type="spellStart"/>
      <w:r w:rsidRPr="008105E2">
        <w:rPr>
          <w:rFonts w:cs="Times New Roman"/>
          <w:szCs w:val="24"/>
        </w:rPr>
        <w:t>models</w:t>
      </w:r>
      <w:proofErr w:type="spellEnd"/>
      <w:r w:rsidRPr="008105E2">
        <w:rPr>
          <w:rFonts w:cs="Times New Roman"/>
          <w:szCs w:val="24"/>
        </w:rPr>
        <w:t xml:space="preserve">. </w:t>
      </w:r>
      <w:proofErr w:type="spellStart"/>
      <w:r w:rsidRPr="008105E2">
        <w:rPr>
          <w:rFonts w:cs="Times New Roman"/>
          <w:i/>
          <w:iCs/>
          <w:szCs w:val="24"/>
        </w:rPr>
        <w:t>JISC</w:t>
      </w:r>
      <w:proofErr w:type="spellEnd"/>
      <w:r w:rsidRPr="008105E2">
        <w:rPr>
          <w:rFonts w:cs="Times New Roman"/>
          <w:i/>
          <w:iCs/>
          <w:szCs w:val="24"/>
        </w:rPr>
        <w:t xml:space="preserve"> E-Learning </w:t>
      </w:r>
      <w:proofErr w:type="spellStart"/>
      <w:r w:rsidRPr="008105E2">
        <w:rPr>
          <w:rFonts w:cs="Times New Roman"/>
          <w:i/>
          <w:iCs/>
          <w:szCs w:val="24"/>
        </w:rPr>
        <w:t>Models</w:t>
      </w:r>
      <w:proofErr w:type="spellEnd"/>
      <w:r w:rsidRPr="008105E2">
        <w:rPr>
          <w:rFonts w:cs="Times New Roman"/>
          <w:i/>
          <w:iCs/>
          <w:szCs w:val="24"/>
        </w:rPr>
        <w:t xml:space="preserve"> Desk </w:t>
      </w:r>
      <w:proofErr w:type="spellStart"/>
      <w:r w:rsidRPr="008105E2">
        <w:rPr>
          <w:rFonts w:cs="Times New Roman"/>
          <w:i/>
          <w:iCs/>
          <w:szCs w:val="24"/>
        </w:rPr>
        <w:t>Study</w:t>
      </w:r>
      <w:proofErr w:type="spellEnd"/>
      <w:r w:rsidRPr="008105E2">
        <w:rPr>
          <w:rFonts w:cs="Times New Roman"/>
          <w:szCs w:val="24"/>
        </w:rPr>
        <w:t>, (1).</w:t>
      </w:r>
    </w:p>
    <w:p w14:paraId="13C4E6B5" w14:textId="77777777" w:rsidR="008105E2" w:rsidRPr="008105E2" w:rsidRDefault="008105E2">
      <w:pPr>
        <w:widowControl w:val="0"/>
        <w:autoSpaceDE w:val="0"/>
        <w:autoSpaceDN w:val="0"/>
        <w:adjustRightInd w:val="0"/>
        <w:rPr>
          <w:rFonts w:cs="Times New Roman"/>
          <w:szCs w:val="24"/>
        </w:rPr>
      </w:pPr>
    </w:p>
    <w:p w14:paraId="7998FC9B" w14:textId="77777777" w:rsidR="008105E2" w:rsidRDefault="008105E2">
      <w:pPr>
        <w:widowControl w:val="0"/>
        <w:autoSpaceDE w:val="0"/>
        <w:autoSpaceDN w:val="0"/>
        <w:adjustRightInd w:val="0"/>
        <w:rPr>
          <w:rFonts w:cs="Times New Roman"/>
          <w:szCs w:val="24"/>
        </w:rPr>
      </w:pPr>
      <w:proofErr w:type="spellStart"/>
      <w:r w:rsidRPr="008105E2">
        <w:rPr>
          <w:rFonts w:cs="Times New Roman"/>
          <w:szCs w:val="24"/>
        </w:rPr>
        <w:t>Moraros</w:t>
      </w:r>
      <w:proofErr w:type="spellEnd"/>
      <w:r w:rsidRPr="008105E2">
        <w:rPr>
          <w:rFonts w:cs="Times New Roman"/>
          <w:szCs w:val="24"/>
        </w:rPr>
        <w:t xml:space="preserve">, J., Islam, A., </w:t>
      </w:r>
      <w:proofErr w:type="spellStart"/>
      <w:r w:rsidRPr="008105E2">
        <w:rPr>
          <w:rFonts w:cs="Times New Roman"/>
          <w:szCs w:val="24"/>
        </w:rPr>
        <w:t>Yu</w:t>
      </w:r>
      <w:proofErr w:type="spellEnd"/>
      <w:r w:rsidRPr="008105E2">
        <w:rPr>
          <w:rFonts w:cs="Times New Roman"/>
          <w:szCs w:val="24"/>
        </w:rPr>
        <w:t xml:space="preserve">, S., </w:t>
      </w:r>
      <w:proofErr w:type="spellStart"/>
      <w:r w:rsidRPr="008105E2">
        <w:rPr>
          <w:rFonts w:cs="Times New Roman"/>
          <w:szCs w:val="24"/>
        </w:rPr>
        <w:t>Banow</w:t>
      </w:r>
      <w:proofErr w:type="spellEnd"/>
      <w:r w:rsidRPr="008105E2">
        <w:rPr>
          <w:rFonts w:cs="Times New Roman"/>
          <w:szCs w:val="24"/>
        </w:rPr>
        <w:t xml:space="preserve">, R., &amp; </w:t>
      </w:r>
      <w:proofErr w:type="spellStart"/>
      <w:r w:rsidRPr="008105E2">
        <w:rPr>
          <w:rFonts w:cs="Times New Roman"/>
          <w:szCs w:val="24"/>
        </w:rPr>
        <w:t>Schindelka</w:t>
      </w:r>
      <w:proofErr w:type="spellEnd"/>
      <w:r w:rsidRPr="008105E2">
        <w:rPr>
          <w:rFonts w:cs="Times New Roman"/>
          <w:szCs w:val="24"/>
        </w:rPr>
        <w:t xml:space="preserve">, B. (2015). </w:t>
      </w:r>
      <w:proofErr w:type="spellStart"/>
      <w:r w:rsidRPr="008105E2">
        <w:rPr>
          <w:rFonts w:cs="Times New Roman"/>
          <w:szCs w:val="24"/>
        </w:rPr>
        <w:t>Flipping</w:t>
      </w:r>
      <w:proofErr w:type="spellEnd"/>
      <w:r w:rsidRPr="008105E2">
        <w:rPr>
          <w:rFonts w:cs="Times New Roman"/>
          <w:szCs w:val="24"/>
        </w:rPr>
        <w:t xml:space="preserve"> for </w:t>
      </w:r>
      <w:proofErr w:type="spellStart"/>
      <w:r w:rsidRPr="008105E2">
        <w:rPr>
          <w:rFonts w:cs="Times New Roman"/>
          <w:szCs w:val="24"/>
        </w:rPr>
        <w:t>success</w:t>
      </w:r>
      <w:proofErr w:type="spellEnd"/>
      <w:r w:rsidRPr="008105E2">
        <w:rPr>
          <w:rFonts w:cs="Times New Roman"/>
          <w:szCs w:val="24"/>
        </w:rPr>
        <w:t xml:space="preserve">: </w:t>
      </w:r>
      <w:proofErr w:type="spellStart"/>
      <w:r w:rsidRPr="008105E2">
        <w:rPr>
          <w:rFonts w:cs="Times New Roman"/>
          <w:szCs w:val="24"/>
        </w:rPr>
        <w:t>evaluating</w:t>
      </w:r>
      <w:proofErr w:type="spellEnd"/>
      <w:r w:rsidRPr="008105E2">
        <w:rPr>
          <w:rFonts w:cs="Times New Roman"/>
          <w:szCs w:val="24"/>
        </w:rPr>
        <w:t xml:space="preserve"> the </w:t>
      </w:r>
      <w:proofErr w:type="spellStart"/>
      <w:r w:rsidRPr="008105E2">
        <w:rPr>
          <w:rFonts w:cs="Times New Roman"/>
          <w:szCs w:val="24"/>
        </w:rPr>
        <w:t>effectiveness</w:t>
      </w:r>
      <w:proofErr w:type="spellEnd"/>
      <w:r w:rsidRPr="008105E2">
        <w:rPr>
          <w:rFonts w:cs="Times New Roman"/>
          <w:szCs w:val="24"/>
        </w:rPr>
        <w:t xml:space="preserve"> </w:t>
      </w:r>
      <w:proofErr w:type="spellStart"/>
      <w:r w:rsidRPr="008105E2">
        <w:rPr>
          <w:rFonts w:cs="Times New Roman"/>
          <w:szCs w:val="24"/>
        </w:rPr>
        <w:t>of</w:t>
      </w:r>
      <w:proofErr w:type="spellEnd"/>
      <w:r w:rsidRPr="008105E2">
        <w:rPr>
          <w:rFonts w:cs="Times New Roman"/>
          <w:szCs w:val="24"/>
        </w:rPr>
        <w:t xml:space="preserve"> a </w:t>
      </w:r>
      <w:proofErr w:type="spellStart"/>
      <w:r w:rsidRPr="008105E2">
        <w:rPr>
          <w:rFonts w:cs="Times New Roman"/>
          <w:szCs w:val="24"/>
        </w:rPr>
        <w:t>novel</w:t>
      </w:r>
      <w:proofErr w:type="spellEnd"/>
      <w:r w:rsidRPr="008105E2">
        <w:rPr>
          <w:rFonts w:cs="Times New Roman"/>
          <w:szCs w:val="24"/>
        </w:rPr>
        <w:t xml:space="preserve"> </w:t>
      </w:r>
      <w:proofErr w:type="spellStart"/>
      <w:r w:rsidRPr="008105E2">
        <w:rPr>
          <w:rFonts w:cs="Times New Roman"/>
          <w:szCs w:val="24"/>
        </w:rPr>
        <w:t>teaching</w:t>
      </w:r>
      <w:proofErr w:type="spellEnd"/>
      <w:r w:rsidRPr="008105E2">
        <w:rPr>
          <w:rFonts w:cs="Times New Roman"/>
          <w:szCs w:val="24"/>
        </w:rPr>
        <w:t xml:space="preserve"> approach in a </w:t>
      </w:r>
      <w:proofErr w:type="spellStart"/>
      <w:r w:rsidRPr="008105E2">
        <w:rPr>
          <w:rFonts w:cs="Times New Roman"/>
          <w:szCs w:val="24"/>
        </w:rPr>
        <w:t>graduate</w:t>
      </w:r>
      <w:proofErr w:type="spellEnd"/>
      <w:r w:rsidRPr="008105E2">
        <w:rPr>
          <w:rFonts w:cs="Times New Roman"/>
          <w:szCs w:val="24"/>
        </w:rPr>
        <w:t xml:space="preserve"> </w:t>
      </w:r>
      <w:proofErr w:type="spellStart"/>
      <w:r w:rsidRPr="008105E2">
        <w:rPr>
          <w:rFonts w:cs="Times New Roman"/>
          <w:szCs w:val="24"/>
        </w:rPr>
        <w:t>level</w:t>
      </w:r>
      <w:proofErr w:type="spellEnd"/>
      <w:r w:rsidRPr="008105E2">
        <w:rPr>
          <w:rFonts w:cs="Times New Roman"/>
          <w:szCs w:val="24"/>
        </w:rPr>
        <w:t xml:space="preserve"> </w:t>
      </w:r>
      <w:proofErr w:type="spellStart"/>
      <w:r w:rsidRPr="008105E2">
        <w:rPr>
          <w:rFonts w:cs="Times New Roman"/>
          <w:szCs w:val="24"/>
        </w:rPr>
        <w:t>setting</w:t>
      </w:r>
      <w:proofErr w:type="spellEnd"/>
      <w:r w:rsidRPr="008105E2">
        <w:rPr>
          <w:rFonts w:cs="Times New Roman"/>
          <w:szCs w:val="24"/>
        </w:rPr>
        <w:t xml:space="preserve">. </w:t>
      </w:r>
      <w:r w:rsidRPr="008105E2">
        <w:rPr>
          <w:rFonts w:cs="Times New Roman"/>
          <w:i/>
          <w:iCs/>
          <w:szCs w:val="24"/>
        </w:rPr>
        <w:t xml:space="preserve">BMC Medical </w:t>
      </w:r>
      <w:proofErr w:type="spellStart"/>
      <w:r w:rsidRPr="008105E2">
        <w:rPr>
          <w:rFonts w:cs="Times New Roman"/>
          <w:i/>
          <w:iCs/>
          <w:szCs w:val="24"/>
        </w:rPr>
        <w:t>Education</w:t>
      </w:r>
      <w:proofErr w:type="spellEnd"/>
      <w:r w:rsidRPr="008105E2">
        <w:rPr>
          <w:rFonts w:cs="Times New Roman"/>
          <w:szCs w:val="24"/>
        </w:rPr>
        <w:t>,</w:t>
      </w:r>
      <w:proofErr w:type="gramStart"/>
      <w:r w:rsidRPr="008105E2">
        <w:rPr>
          <w:rFonts w:cs="Times New Roman"/>
          <w:szCs w:val="24"/>
        </w:rPr>
        <w:t xml:space="preserve"> </w:t>
      </w:r>
      <w:r w:rsidRPr="008105E2">
        <w:rPr>
          <w:rFonts w:cs="Times New Roman"/>
          <w:i/>
          <w:iCs/>
          <w:szCs w:val="24"/>
        </w:rPr>
        <w:t>15</w:t>
      </w:r>
      <w:r w:rsidRPr="008105E2">
        <w:rPr>
          <w:rFonts w:cs="Times New Roman"/>
          <w:szCs w:val="24"/>
        </w:rPr>
        <w:t>.</w:t>
      </w:r>
      <w:proofErr w:type="gramEnd"/>
      <w:r w:rsidRPr="008105E2">
        <w:rPr>
          <w:rFonts w:cs="Times New Roman"/>
          <w:szCs w:val="24"/>
        </w:rPr>
        <w:t xml:space="preserve"> https://doi.org/10.1186/s12909-015-0317-2</w:t>
      </w:r>
    </w:p>
    <w:p w14:paraId="4DEC27D1" w14:textId="77777777" w:rsidR="008105E2" w:rsidRPr="008105E2" w:rsidRDefault="008105E2">
      <w:pPr>
        <w:widowControl w:val="0"/>
        <w:autoSpaceDE w:val="0"/>
        <w:autoSpaceDN w:val="0"/>
        <w:adjustRightInd w:val="0"/>
        <w:rPr>
          <w:rFonts w:cs="Times New Roman"/>
          <w:szCs w:val="24"/>
        </w:rPr>
      </w:pPr>
    </w:p>
    <w:p w14:paraId="7D1FC861" w14:textId="77777777" w:rsidR="008105E2" w:rsidRDefault="008105E2">
      <w:pPr>
        <w:widowControl w:val="0"/>
        <w:autoSpaceDE w:val="0"/>
        <w:autoSpaceDN w:val="0"/>
        <w:adjustRightInd w:val="0"/>
        <w:rPr>
          <w:rFonts w:cs="Times New Roman"/>
          <w:szCs w:val="24"/>
        </w:rPr>
      </w:pPr>
      <w:proofErr w:type="spellStart"/>
      <w:r w:rsidRPr="008105E2">
        <w:rPr>
          <w:rFonts w:cs="Times New Roman"/>
          <w:szCs w:val="24"/>
        </w:rPr>
        <w:t>Pange</w:t>
      </w:r>
      <w:proofErr w:type="spellEnd"/>
      <w:r w:rsidRPr="008105E2">
        <w:rPr>
          <w:rFonts w:cs="Times New Roman"/>
          <w:szCs w:val="24"/>
        </w:rPr>
        <w:t xml:space="preserve">, A., &amp; </w:t>
      </w:r>
      <w:proofErr w:type="spellStart"/>
      <w:r w:rsidRPr="008105E2">
        <w:rPr>
          <w:rFonts w:cs="Times New Roman"/>
          <w:szCs w:val="24"/>
        </w:rPr>
        <w:t>Pange</w:t>
      </w:r>
      <w:proofErr w:type="spellEnd"/>
      <w:r w:rsidRPr="008105E2">
        <w:rPr>
          <w:rFonts w:cs="Times New Roman"/>
          <w:szCs w:val="24"/>
        </w:rPr>
        <w:t xml:space="preserve">, J. (2011). Is E-learning </w:t>
      </w:r>
      <w:proofErr w:type="spellStart"/>
      <w:r w:rsidRPr="008105E2">
        <w:rPr>
          <w:rFonts w:cs="Times New Roman"/>
          <w:szCs w:val="24"/>
        </w:rPr>
        <w:t>Based</w:t>
      </w:r>
      <w:proofErr w:type="spellEnd"/>
      <w:r w:rsidRPr="008105E2">
        <w:rPr>
          <w:rFonts w:cs="Times New Roman"/>
          <w:szCs w:val="24"/>
        </w:rPr>
        <w:t xml:space="preserve"> On Learning </w:t>
      </w:r>
      <w:proofErr w:type="spellStart"/>
      <w:r w:rsidRPr="008105E2">
        <w:rPr>
          <w:rFonts w:cs="Times New Roman"/>
          <w:szCs w:val="24"/>
        </w:rPr>
        <w:t>Theories</w:t>
      </w:r>
      <w:proofErr w:type="spellEnd"/>
      <w:r w:rsidRPr="008105E2">
        <w:rPr>
          <w:rFonts w:cs="Times New Roman"/>
          <w:szCs w:val="24"/>
        </w:rPr>
        <w:t xml:space="preserve">? A </w:t>
      </w:r>
      <w:proofErr w:type="spellStart"/>
      <w:r w:rsidRPr="008105E2">
        <w:rPr>
          <w:rFonts w:cs="Times New Roman"/>
          <w:szCs w:val="24"/>
        </w:rPr>
        <w:t>Literature</w:t>
      </w:r>
      <w:proofErr w:type="spellEnd"/>
      <w:r w:rsidRPr="008105E2">
        <w:rPr>
          <w:rFonts w:cs="Times New Roman"/>
          <w:szCs w:val="24"/>
        </w:rPr>
        <w:t xml:space="preserve"> Review. </w:t>
      </w:r>
      <w:r w:rsidRPr="008105E2">
        <w:rPr>
          <w:rFonts w:cs="Times New Roman"/>
          <w:i/>
          <w:iCs/>
          <w:szCs w:val="24"/>
        </w:rPr>
        <w:t xml:space="preserve">World Academy </w:t>
      </w:r>
      <w:proofErr w:type="spellStart"/>
      <w:r w:rsidRPr="008105E2">
        <w:rPr>
          <w:rFonts w:cs="Times New Roman"/>
          <w:i/>
          <w:iCs/>
          <w:szCs w:val="24"/>
        </w:rPr>
        <w:t>of</w:t>
      </w:r>
      <w:proofErr w:type="spellEnd"/>
      <w:r w:rsidRPr="008105E2">
        <w:rPr>
          <w:rFonts w:cs="Times New Roman"/>
          <w:i/>
          <w:iCs/>
          <w:szCs w:val="24"/>
        </w:rPr>
        <w:t xml:space="preserve"> Science, </w:t>
      </w:r>
      <w:proofErr w:type="spellStart"/>
      <w:r w:rsidRPr="008105E2">
        <w:rPr>
          <w:rFonts w:cs="Times New Roman"/>
          <w:i/>
          <w:iCs/>
          <w:szCs w:val="24"/>
        </w:rPr>
        <w:t>Engineering</w:t>
      </w:r>
      <w:proofErr w:type="spellEnd"/>
      <w:r w:rsidRPr="008105E2">
        <w:rPr>
          <w:rFonts w:cs="Times New Roman"/>
          <w:i/>
          <w:iCs/>
          <w:szCs w:val="24"/>
        </w:rPr>
        <w:t xml:space="preserve"> &amp; </w:t>
      </w:r>
      <w:proofErr w:type="spellStart"/>
      <w:r w:rsidRPr="008105E2">
        <w:rPr>
          <w:rFonts w:cs="Times New Roman"/>
          <w:i/>
          <w:iCs/>
          <w:szCs w:val="24"/>
        </w:rPr>
        <w:t>Technology</w:t>
      </w:r>
      <w:proofErr w:type="spellEnd"/>
      <w:r w:rsidRPr="008105E2">
        <w:rPr>
          <w:rFonts w:cs="Times New Roman"/>
          <w:szCs w:val="24"/>
        </w:rPr>
        <w:t xml:space="preserve">, </w:t>
      </w:r>
      <w:r w:rsidRPr="008105E2">
        <w:rPr>
          <w:rFonts w:cs="Times New Roman"/>
          <w:i/>
          <w:iCs/>
          <w:szCs w:val="24"/>
        </w:rPr>
        <w:t>5</w:t>
      </w:r>
      <w:r w:rsidRPr="008105E2">
        <w:rPr>
          <w:rFonts w:cs="Times New Roman"/>
          <w:szCs w:val="24"/>
        </w:rPr>
        <w:t>(8).</w:t>
      </w:r>
    </w:p>
    <w:p w14:paraId="343FC4E3" w14:textId="77777777" w:rsidR="008105E2" w:rsidRPr="008105E2" w:rsidRDefault="008105E2">
      <w:pPr>
        <w:widowControl w:val="0"/>
        <w:autoSpaceDE w:val="0"/>
        <w:autoSpaceDN w:val="0"/>
        <w:adjustRightInd w:val="0"/>
        <w:rPr>
          <w:rFonts w:cs="Times New Roman"/>
          <w:szCs w:val="24"/>
        </w:rPr>
      </w:pPr>
    </w:p>
    <w:p w14:paraId="47573E07"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Vetenskapsrådet. (2002). </w:t>
      </w:r>
      <w:r w:rsidRPr="008105E2">
        <w:rPr>
          <w:rFonts w:cs="Times New Roman"/>
          <w:i/>
          <w:iCs/>
          <w:szCs w:val="24"/>
        </w:rPr>
        <w:t>Forskningsetiska principer inom humanistisk-samhällsvetenskaplig forskning.</w:t>
      </w:r>
      <w:r w:rsidRPr="008105E2">
        <w:rPr>
          <w:rFonts w:cs="Times New Roman"/>
          <w:szCs w:val="24"/>
        </w:rPr>
        <w:t xml:space="preserve"> Stockholm: Vetenskapsrådet.</w:t>
      </w:r>
    </w:p>
    <w:p w14:paraId="57FDA42D" w14:textId="77777777" w:rsidR="008105E2" w:rsidRPr="008105E2" w:rsidRDefault="008105E2">
      <w:pPr>
        <w:widowControl w:val="0"/>
        <w:autoSpaceDE w:val="0"/>
        <w:autoSpaceDN w:val="0"/>
        <w:adjustRightInd w:val="0"/>
        <w:rPr>
          <w:rFonts w:cs="Times New Roman"/>
          <w:szCs w:val="24"/>
        </w:rPr>
      </w:pPr>
    </w:p>
    <w:p w14:paraId="78F37811" w14:textId="77777777" w:rsidR="008105E2" w:rsidRPr="008105E2" w:rsidRDefault="008105E2">
      <w:pPr>
        <w:widowControl w:val="0"/>
        <w:autoSpaceDE w:val="0"/>
        <w:autoSpaceDN w:val="0"/>
        <w:adjustRightInd w:val="0"/>
        <w:rPr>
          <w:rFonts w:cs="Times New Roman"/>
          <w:szCs w:val="24"/>
        </w:rPr>
      </w:pPr>
      <w:proofErr w:type="spellStart"/>
      <w:r w:rsidRPr="008105E2">
        <w:rPr>
          <w:rFonts w:cs="Times New Roman"/>
          <w:szCs w:val="24"/>
        </w:rPr>
        <w:t>Yeh</w:t>
      </w:r>
      <w:proofErr w:type="spellEnd"/>
      <w:r w:rsidRPr="008105E2">
        <w:rPr>
          <w:rFonts w:cs="Times New Roman"/>
          <w:szCs w:val="24"/>
        </w:rPr>
        <w:t xml:space="preserve">, Y.-C. (2009). </w:t>
      </w:r>
      <w:proofErr w:type="spellStart"/>
      <w:r w:rsidRPr="008105E2">
        <w:rPr>
          <w:rFonts w:cs="Times New Roman"/>
          <w:szCs w:val="24"/>
        </w:rPr>
        <w:t>Integrating</w:t>
      </w:r>
      <w:proofErr w:type="spellEnd"/>
      <w:r w:rsidRPr="008105E2">
        <w:rPr>
          <w:rFonts w:cs="Times New Roman"/>
          <w:szCs w:val="24"/>
        </w:rPr>
        <w:t xml:space="preserve"> e-learning </w:t>
      </w:r>
      <w:proofErr w:type="spellStart"/>
      <w:r w:rsidRPr="008105E2">
        <w:rPr>
          <w:rFonts w:cs="Times New Roman"/>
          <w:szCs w:val="24"/>
        </w:rPr>
        <w:t>into</w:t>
      </w:r>
      <w:proofErr w:type="spellEnd"/>
      <w:r w:rsidRPr="008105E2">
        <w:rPr>
          <w:rFonts w:cs="Times New Roman"/>
          <w:szCs w:val="24"/>
        </w:rPr>
        <w:t xml:space="preserve"> the </w:t>
      </w:r>
      <w:proofErr w:type="spellStart"/>
      <w:r w:rsidRPr="008105E2">
        <w:rPr>
          <w:rFonts w:cs="Times New Roman"/>
          <w:szCs w:val="24"/>
        </w:rPr>
        <w:t>Direct-instruction</w:t>
      </w:r>
      <w:proofErr w:type="spellEnd"/>
      <w:r w:rsidRPr="008105E2">
        <w:rPr>
          <w:rFonts w:cs="Times New Roman"/>
          <w:szCs w:val="24"/>
        </w:rPr>
        <w:t xml:space="preserve"> </w:t>
      </w:r>
      <w:proofErr w:type="spellStart"/>
      <w:r w:rsidRPr="008105E2">
        <w:rPr>
          <w:rFonts w:cs="Times New Roman"/>
          <w:szCs w:val="24"/>
        </w:rPr>
        <w:t>Model</w:t>
      </w:r>
      <w:proofErr w:type="spellEnd"/>
      <w:r w:rsidRPr="008105E2">
        <w:rPr>
          <w:rFonts w:cs="Times New Roman"/>
          <w:szCs w:val="24"/>
        </w:rPr>
        <w:t xml:space="preserve"> </w:t>
      </w:r>
      <w:proofErr w:type="spellStart"/>
      <w:r w:rsidRPr="008105E2">
        <w:rPr>
          <w:rFonts w:cs="Times New Roman"/>
          <w:szCs w:val="24"/>
        </w:rPr>
        <w:t>to</w:t>
      </w:r>
      <w:proofErr w:type="spellEnd"/>
      <w:r w:rsidRPr="008105E2">
        <w:rPr>
          <w:rFonts w:cs="Times New Roman"/>
          <w:szCs w:val="24"/>
        </w:rPr>
        <w:t xml:space="preserve"> </w:t>
      </w:r>
      <w:proofErr w:type="spellStart"/>
      <w:r w:rsidRPr="008105E2">
        <w:rPr>
          <w:rFonts w:cs="Times New Roman"/>
          <w:szCs w:val="24"/>
        </w:rPr>
        <w:t>enhance</w:t>
      </w:r>
      <w:proofErr w:type="spellEnd"/>
      <w:r w:rsidRPr="008105E2">
        <w:rPr>
          <w:rFonts w:cs="Times New Roman"/>
          <w:szCs w:val="24"/>
        </w:rPr>
        <w:t xml:space="preserve"> the </w:t>
      </w:r>
      <w:proofErr w:type="spellStart"/>
      <w:r w:rsidRPr="008105E2">
        <w:rPr>
          <w:rFonts w:cs="Times New Roman"/>
          <w:szCs w:val="24"/>
        </w:rPr>
        <w:t>effectiveness</w:t>
      </w:r>
      <w:proofErr w:type="spellEnd"/>
      <w:r w:rsidRPr="008105E2">
        <w:rPr>
          <w:rFonts w:cs="Times New Roman"/>
          <w:szCs w:val="24"/>
        </w:rPr>
        <w:t xml:space="preserve"> </w:t>
      </w:r>
      <w:proofErr w:type="spellStart"/>
      <w:r w:rsidRPr="008105E2">
        <w:rPr>
          <w:rFonts w:cs="Times New Roman"/>
          <w:szCs w:val="24"/>
        </w:rPr>
        <w:t>of</w:t>
      </w:r>
      <w:proofErr w:type="spellEnd"/>
      <w:r w:rsidRPr="008105E2">
        <w:rPr>
          <w:rFonts w:cs="Times New Roman"/>
          <w:szCs w:val="24"/>
        </w:rPr>
        <w:t xml:space="preserve"> </w:t>
      </w:r>
      <w:proofErr w:type="spellStart"/>
      <w:r w:rsidRPr="008105E2">
        <w:rPr>
          <w:rFonts w:cs="Times New Roman"/>
          <w:szCs w:val="24"/>
        </w:rPr>
        <w:t>critical-thinking</w:t>
      </w:r>
      <w:proofErr w:type="spellEnd"/>
      <w:r w:rsidRPr="008105E2">
        <w:rPr>
          <w:rFonts w:cs="Times New Roman"/>
          <w:szCs w:val="24"/>
        </w:rPr>
        <w:t xml:space="preserve"> </w:t>
      </w:r>
      <w:proofErr w:type="spellStart"/>
      <w:r w:rsidRPr="008105E2">
        <w:rPr>
          <w:rFonts w:cs="Times New Roman"/>
          <w:szCs w:val="24"/>
        </w:rPr>
        <w:t>instruction</w:t>
      </w:r>
      <w:proofErr w:type="spellEnd"/>
      <w:r w:rsidRPr="008105E2">
        <w:rPr>
          <w:rFonts w:cs="Times New Roman"/>
          <w:szCs w:val="24"/>
        </w:rPr>
        <w:t xml:space="preserve">. </w:t>
      </w:r>
      <w:proofErr w:type="spellStart"/>
      <w:r w:rsidRPr="008105E2">
        <w:rPr>
          <w:rFonts w:cs="Times New Roman"/>
          <w:i/>
          <w:iCs/>
          <w:szCs w:val="24"/>
        </w:rPr>
        <w:t>Instructional</w:t>
      </w:r>
      <w:proofErr w:type="spellEnd"/>
      <w:r w:rsidRPr="008105E2">
        <w:rPr>
          <w:rFonts w:cs="Times New Roman"/>
          <w:i/>
          <w:iCs/>
          <w:szCs w:val="24"/>
        </w:rPr>
        <w:t xml:space="preserve"> Science</w:t>
      </w:r>
      <w:r w:rsidRPr="008105E2">
        <w:rPr>
          <w:rFonts w:cs="Times New Roman"/>
          <w:szCs w:val="24"/>
        </w:rPr>
        <w:t xml:space="preserve">, </w:t>
      </w:r>
      <w:r w:rsidRPr="008105E2">
        <w:rPr>
          <w:rFonts w:cs="Times New Roman"/>
          <w:i/>
          <w:iCs/>
          <w:szCs w:val="24"/>
        </w:rPr>
        <w:t>37</w:t>
      </w:r>
      <w:r w:rsidRPr="008105E2">
        <w:rPr>
          <w:rFonts w:cs="Times New Roman"/>
          <w:szCs w:val="24"/>
        </w:rPr>
        <w:t xml:space="preserve">(2), 185–203. </w:t>
      </w:r>
      <w:proofErr w:type="spellStart"/>
      <w:r w:rsidRPr="008105E2">
        <w:rPr>
          <w:rFonts w:cs="Times New Roman"/>
          <w:szCs w:val="24"/>
        </w:rPr>
        <w:t>Retrieved</w:t>
      </w:r>
      <w:proofErr w:type="spellEnd"/>
      <w:r w:rsidRPr="008105E2">
        <w:rPr>
          <w:rFonts w:cs="Times New Roman"/>
          <w:szCs w:val="24"/>
        </w:rPr>
        <w:t xml:space="preserve"> from goo.gl/Lo4tFB</w:t>
      </w:r>
    </w:p>
    <w:p w14:paraId="34026666" w14:textId="741EB71B" w:rsidR="00D45847" w:rsidRPr="004D2145" w:rsidRDefault="008105E2" w:rsidP="004D2145">
      <w:pPr>
        <w:spacing w:line="480" w:lineRule="auto"/>
        <w:rPr>
          <w:rFonts w:eastAsia="Times New Roman" w:cs="Times New Roman"/>
          <w:color w:val="222222"/>
          <w:shd w:val="clear" w:color="auto" w:fill="FFFFFF"/>
        </w:rPr>
      </w:pPr>
      <w:r>
        <w:fldChar w:fldCharType="end"/>
      </w:r>
      <w:r w:rsidR="00850895">
        <w:br w:type="page"/>
      </w:r>
    </w:p>
    <w:p w14:paraId="552823EF" w14:textId="352D9058" w:rsidR="00D45847" w:rsidRPr="00305D18" w:rsidRDefault="009F3187" w:rsidP="009D27B3">
      <w:pPr>
        <w:pStyle w:val="Heading11"/>
      </w:pPr>
      <w:bookmarkStart w:id="19" w:name="_Toc391456187"/>
      <w:bookmarkStart w:id="20" w:name="_Toc413956565"/>
      <w:bookmarkEnd w:id="19"/>
      <w:r w:rsidRPr="009F3187">
        <w:lastRenderedPageBreak/>
        <w:t>Bilagor</w:t>
      </w:r>
      <w:bookmarkEnd w:id="20"/>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1" w:name="_Toc391456188"/>
      <w:bookmarkEnd w:id="21"/>
      <w:r w:rsidRPr="00D01DE3">
        <w:rPr>
          <w:rStyle w:val="Starkbetoning"/>
          <w:color w:val="00000A"/>
        </w:rPr>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002A59">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002A59">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40000C6B" w:rsidR="009F1170" w:rsidRDefault="00F16CB6" w:rsidP="004E58AD">
      <w:pPr>
        <w:rPr>
          <w:rFonts w:cs="Times New Roman"/>
        </w:rPr>
      </w:pPr>
      <w:r>
        <w:rPr>
          <w:rFonts w:eastAsia="Times New Roman" w:cs="Times New Roman"/>
          <w:color w:val="333333"/>
        </w:rPr>
        <w:t xml:space="preserve">6. </w:t>
      </w:r>
      <w:r w:rsidR="001906AE" w:rsidRPr="00BD0374">
        <w:rPr>
          <w:rFonts w:eastAsia="Times New Roman" w:cs="Times New Roman"/>
          <w:b/>
          <w:color w:val="333333"/>
        </w:rPr>
        <w:t>ATM/</w:t>
      </w:r>
      <w:r w:rsidR="00184373" w:rsidRPr="00BD0374">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002A59">
        <w:rPr>
          <w:rStyle w:val="Fotnotsreferens"/>
        </w:rPr>
        <w:footnoteReference w:id="3"/>
      </w:r>
      <w:r w:rsidR="00850895">
        <w:rPr>
          <w:rFonts w:eastAsia="Times New Roman" w:cs="Times New Roman"/>
          <w:color w:val="333333"/>
        </w:rPr>
        <w:t xml:space="preserve"> (kognitiva färdigheter) för att gestalta</w:t>
      </w:r>
      <w:r w:rsidR="00850895" w:rsidRPr="00002A59">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002A59">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002A59">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3F4E0FC4"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1906AE" w:rsidRPr="00BD0374">
        <w:rPr>
          <w:rStyle w:val="Starkbetoning"/>
          <w:rFonts w:eastAsia="Times New Roman" w:cs="Times New Roman"/>
          <w:bCs w:val="0"/>
          <w:i w:val="0"/>
          <w:iCs w:val="0"/>
          <w:color w:val="333333"/>
        </w:rPr>
        <w:t>ATM/</w:t>
      </w:r>
      <w:r w:rsidR="00304D18" w:rsidRPr="00BD0374">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2" w:name="_Toc391456189"/>
      <w:bookmarkEnd w:id="22"/>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48E2773D" w14:textId="2D0BFFBD" w:rsidR="00D45847" w:rsidRDefault="00AD2787">
      <w:pPr>
        <w:sectPr w:rsidR="00D45847" w:rsidSect="00D970CE">
          <w:footerReference w:type="default" r:id="rId16"/>
          <w:footerReference w:type="first" r:id="rId17"/>
          <w:type w:val="continuous"/>
          <w:pgSz w:w="11906" w:h="16838"/>
          <w:pgMar w:top="1134" w:right="1418" w:bottom="1418" w:left="1418" w:header="0" w:footer="709" w:gutter="0"/>
          <w:cols w:space="720"/>
          <w:formProt w:val="0"/>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26B98418" w14:textId="6DE59198" w:rsidR="00FA05CC" w:rsidRDefault="00FA05CC" w:rsidP="003A2BA1">
      <w:r>
        <w:br w:type="page"/>
      </w:r>
    </w:p>
    <w:p w14:paraId="30973FBA" w14:textId="10F9F4A9" w:rsidR="00FA05CC" w:rsidRPr="002A064C" w:rsidRDefault="00FA05CC" w:rsidP="00FA05CC">
      <w:pPr>
        <w:widowControl w:val="0"/>
        <w:tabs>
          <w:tab w:val="left" w:pos="220"/>
          <w:tab w:val="left" w:pos="720"/>
        </w:tabs>
        <w:autoSpaceDE w:val="0"/>
        <w:autoSpaceDN w:val="0"/>
        <w:adjustRightInd w:val="0"/>
        <w:spacing w:after="240" w:line="340" w:lineRule="atLeast"/>
        <w:rPr>
          <w:rFonts w:cs="Times New Roman"/>
          <w:b/>
          <w:color w:val="000000"/>
          <w:sz w:val="28"/>
          <w:szCs w:val="28"/>
        </w:rPr>
      </w:pPr>
      <w:r w:rsidRPr="002A064C">
        <w:rPr>
          <w:rFonts w:cs="Times New Roman"/>
          <w:b/>
          <w:color w:val="000000"/>
          <w:sz w:val="28"/>
          <w:szCs w:val="28"/>
        </w:rPr>
        <w:t xml:space="preserve">Reflektionsdokument – Olivia Imner </w:t>
      </w:r>
    </w:p>
    <w:p w14:paraId="4AA71D1B" w14:textId="77777777" w:rsidR="00FA05CC"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Jag tycker att studien har lyckats svara bra mot samtliga lärandemål för ett examensarbete. Det gjordes med hjälp av en väl genomförd vetenskaplig förankring, en noggrann litteratursökning över forskningsområdet, och en väl vald metod för utförandet. De mål som uppfyllt</w:t>
      </w:r>
      <w:r>
        <w:rPr>
          <w:rFonts w:cs="Times New Roman"/>
          <w:color w:val="000000"/>
        </w:rPr>
        <w:t>s</w:t>
      </w:r>
      <w:r w:rsidRPr="00FF37E4">
        <w:rPr>
          <w:rFonts w:cs="Times New Roman"/>
          <w:color w:val="000000"/>
        </w:rPr>
        <w:t xml:space="preserve"> bra är att hålla studie</w:t>
      </w:r>
      <w:r>
        <w:rPr>
          <w:rFonts w:cs="Times New Roman"/>
          <w:color w:val="000000"/>
        </w:rPr>
        <w:t>n</w:t>
      </w:r>
      <w:r w:rsidRPr="00FF37E4">
        <w:rPr>
          <w:rFonts w:cs="Times New Roman"/>
          <w:color w:val="000000"/>
        </w:rPr>
        <w:t xml:space="preserve"> inom den begränsning som fanns inom området och att resultatet fick företaget Grade att se vilka möjligheter de har att arbeta med</w:t>
      </w:r>
      <w:r>
        <w:rPr>
          <w:rFonts w:cs="Times New Roman"/>
          <w:color w:val="000000"/>
        </w:rPr>
        <w:t xml:space="preserve"> inom ramen för sin affärsmodell</w:t>
      </w:r>
      <w:r w:rsidRPr="00FF37E4">
        <w:rPr>
          <w:rFonts w:cs="Times New Roman"/>
          <w:color w:val="000000"/>
        </w:rPr>
        <w:t>. Framförallt har målet ”kunna analysera och kritisera relevant vetenskaplig litteratur” medfört bättre förståelse i hur jag ska använda</w:t>
      </w:r>
      <w:r>
        <w:rPr>
          <w:rFonts w:cs="Times New Roman"/>
          <w:color w:val="000000"/>
        </w:rPr>
        <w:t xml:space="preserve"> väsentlig litteratur och koppla det till min </w:t>
      </w:r>
      <w:r w:rsidRPr="00FF37E4">
        <w:rPr>
          <w:rFonts w:cs="Times New Roman"/>
          <w:color w:val="000000"/>
        </w:rPr>
        <w:t xml:space="preserve">studie. </w:t>
      </w:r>
    </w:p>
    <w:p w14:paraId="08146283" w14:textId="77777777" w:rsidR="00FA05CC" w:rsidRPr="00FF37E4"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De mål som har gått mindre bra är att ”kunna söka, hitta och sammanfatta relevant vetenskaplig litteratur”, eftersom liknande studier inte har genomfört</w:t>
      </w:r>
      <w:r>
        <w:rPr>
          <w:rFonts w:cs="Times New Roman"/>
          <w:color w:val="000000"/>
        </w:rPr>
        <w:t>s</w:t>
      </w:r>
      <w:r w:rsidRPr="00FF37E4">
        <w:rPr>
          <w:rFonts w:cs="Times New Roman"/>
          <w:color w:val="000000"/>
        </w:rPr>
        <w:t xml:space="preserve"> eller att det var svårt att hitta ”korrekt ordval” för att få en träff </w:t>
      </w:r>
      <w:r>
        <w:rPr>
          <w:rFonts w:cs="Times New Roman"/>
          <w:color w:val="000000"/>
        </w:rPr>
        <w:t xml:space="preserve">av sökord </w:t>
      </w:r>
      <w:r w:rsidRPr="00FF37E4">
        <w:rPr>
          <w:rFonts w:cs="Times New Roman"/>
          <w:color w:val="000000"/>
        </w:rPr>
        <w:t xml:space="preserve">i relevant litteratur. </w:t>
      </w:r>
      <w:r>
        <w:rPr>
          <w:rFonts w:cs="Times New Roman"/>
          <w:color w:val="000000"/>
        </w:rPr>
        <w:t xml:space="preserve">Likande studier har inte genomförts eller finns inte tillgänglig eftersom studien undersöker ett företag som i många fall vill hålla sådan information internt. Därför var det svårt att </w:t>
      </w:r>
      <w:r w:rsidRPr="00FF37E4">
        <w:rPr>
          <w:rFonts w:cs="Times New Roman"/>
          <w:color w:val="000000"/>
        </w:rPr>
        <w:t>hitta relevant litteratur</w:t>
      </w:r>
      <w:r>
        <w:rPr>
          <w:rFonts w:cs="Times New Roman"/>
          <w:color w:val="000000"/>
        </w:rPr>
        <w:t>,</w:t>
      </w:r>
      <w:r w:rsidRPr="00FF37E4">
        <w:rPr>
          <w:rFonts w:cs="Times New Roman"/>
          <w:color w:val="000000"/>
        </w:rPr>
        <w:t xml:space="preserve"> men det gjorde att jag också fick nya kunskaper i vilka tillvägagångssätt det finns genom att använda olika sökmotorer eller ordval. </w:t>
      </w:r>
    </w:p>
    <w:p w14:paraId="46DAF8EC"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Planeringen av examenarbetet kunde ha genomförts mycket bättre än vad det gjorde. Jag startade mitt examenarbete </w:t>
      </w:r>
      <w:r>
        <w:rPr>
          <w:rFonts w:cs="Times New Roman"/>
          <w:color w:val="000000"/>
        </w:rPr>
        <w:t xml:space="preserve">sent på </w:t>
      </w:r>
      <w:r w:rsidRPr="00FF37E4">
        <w:rPr>
          <w:rFonts w:cs="Times New Roman"/>
          <w:color w:val="000000"/>
        </w:rPr>
        <w:t xml:space="preserve">våren 2018 och hade svårt med att komma igång. Detta kan ha berott på att jag behövde hjälp med att strukturera hur arbetet skulle genomföras för att kunna uppnå ett lyckat resultat. Jag hade många motgångar under processen som det fick som följd att examensarbetet blev försenat och jag lyckades inte uppfylla de krav som fanns att bli godkänd på fas 2. </w:t>
      </w:r>
      <w:r>
        <w:rPr>
          <w:rFonts w:cs="Times New Roman"/>
          <w:color w:val="000000"/>
        </w:rPr>
        <w:t xml:space="preserve">Många av motgångarna handlade om att min frågeställning inte kunde besvaras av det data som fanns tillgänglig och att Grades kunder avböjde att medverka i undersökningar. Det medförde att många vändningar gjordes för att kunna lyckas med en bra studie. </w:t>
      </w:r>
      <w:r w:rsidRPr="00FF37E4">
        <w:rPr>
          <w:rFonts w:cs="Times New Roman"/>
          <w:color w:val="000000"/>
        </w:rPr>
        <w:t xml:space="preserve">Jag bestämde att examensarbetet skulle fortsätta under sommaren och hösten 2018, samtidigt som jag arbetade heltid på en annan verksamhet. Det resulterade i att det inte fanns många timmar för skrivandet inför nästa fas 2 inlämning. Jag tycker att det har varit väldigt påfrestande att skriva examensarbetet och </w:t>
      </w:r>
      <w:r>
        <w:rPr>
          <w:rFonts w:cs="Times New Roman"/>
          <w:color w:val="000000"/>
        </w:rPr>
        <w:t xml:space="preserve">en bättre genomförd </w:t>
      </w:r>
      <w:r w:rsidRPr="00FF37E4">
        <w:rPr>
          <w:rFonts w:cs="Times New Roman"/>
          <w:color w:val="000000"/>
        </w:rPr>
        <w:t xml:space="preserve">planering kunde har gett mig en bättre insikt i hur arbetet skulle lyckas. Det som också kunde ha gjorts bättre var att få handledning </w:t>
      </w:r>
      <w:r>
        <w:rPr>
          <w:rFonts w:cs="Times New Roman"/>
          <w:color w:val="000000"/>
        </w:rPr>
        <w:t xml:space="preserve">i </w:t>
      </w:r>
      <w:r w:rsidRPr="00FF37E4">
        <w:rPr>
          <w:rFonts w:cs="Times New Roman"/>
          <w:color w:val="000000"/>
        </w:rPr>
        <w:t xml:space="preserve">hur jag skulle hinna med att genomföra målen och hjälp under de motgångar som jag gick igenom under processen. </w:t>
      </w:r>
    </w:p>
    <w:p w14:paraId="70D51D6F" w14:textId="24EB6A5D" w:rsidR="00FA05CC" w:rsidRPr="00FF37E4" w:rsidRDefault="00FA05CC" w:rsidP="002A064C">
      <w:pPr>
        <w:widowControl w:val="0"/>
        <w:autoSpaceDE w:val="0"/>
        <w:autoSpaceDN w:val="0"/>
        <w:adjustRightInd w:val="0"/>
        <w:spacing w:after="240" w:line="340" w:lineRule="atLeast"/>
        <w:rPr>
          <w:rFonts w:cs="Times New Roman"/>
          <w:color w:val="000000"/>
        </w:rPr>
      </w:pPr>
      <w:r w:rsidRPr="00FF37E4">
        <w:rPr>
          <w:rFonts w:cs="Times New Roman"/>
          <w:color w:val="000000"/>
        </w:rPr>
        <w:t>Examensarbetet relaterar till min utbildning genom att det är ett forskningsbidrag inom ämnet data-systemvetenskap. Jag har främst haft nytta av kursen Människa-Datainteraktion (MDI) eftersom det relaterar till hur studenter inom e-lärande arbetar genom integrer</w:t>
      </w:r>
      <w:r>
        <w:rPr>
          <w:rFonts w:cs="Times New Roman"/>
          <w:color w:val="000000"/>
        </w:rPr>
        <w:t>ing</w:t>
      </w:r>
      <w:r w:rsidRPr="00FF37E4">
        <w:rPr>
          <w:rFonts w:cs="Times New Roman"/>
          <w:color w:val="000000"/>
        </w:rPr>
        <w:t xml:space="preserve"> med datorn. Kursen gav många givande kunskaper om hur människan hanterar olika system eller produkter som var användbart när jag arbetade med Grade. Metodkursen Vetenskaplig metodik och kommunikation inom data- och systemvetenskap har varit en bra grund för att skriva examensarbetet och var viktig när jag skulle bestämma vilken metod som skulle användas för att utföra examenarbetet.</w:t>
      </w:r>
      <w:r w:rsidR="002A064C">
        <w:rPr>
          <w:rFonts w:cs="Times New Roman"/>
          <w:color w:val="000000"/>
        </w:rPr>
        <w:t xml:space="preserve"> </w:t>
      </w:r>
      <w:r w:rsidRPr="00FF37E4">
        <w:rPr>
          <w:rFonts w:cs="Times New Roman"/>
          <w:color w:val="000000"/>
        </w:rPr>
        <w:t xml:space="preserve">Examenarbetet är viktigt för mig för att få en fullständig examen. Jag är osäker på vad jag vill arbeta med i framtiden, men e-lärande är ett område som jag tycker är väldigt intressant. Det skulle vara givande att fortsätta arbeta med Grade och se hur de utvecklas med sin pedagogik i framtiden. Examenarbetet har också resulterat i att mina skrivkunskaper har förbättras </w:t>
      </w:r>
      <w:r>
        <w:rPr>
          <w:rFonts w:cs="Times New Roman"/>
          <w:color w:val="000000"/>
        </w:rPr>
        <w:t>vilket</w:t>
      </w:r>
      <w:r w:rsidRPr="00FF37E4">
        <w:rPr>
          <w:rFonts w:cs="Times New Roman"/>
          <w:color w:val="000000"/>
        </w:rPr>
        <w:t xml:space="preserve"> </w:t>
      </w:r>
      <w:r>
        <w:rPr>
          <w:rFonts w:cs="Times New Roman"/>
          <w:color w:val="000000"/>
        </w:rPr>
        <w:t>är</w:t>
      </w:r>
      <w:r w:rsidRPr="00FF37E4">
        <w:rPr>
          <w:rFonts w:cs="Times New Roman"/>
          <w:color w:val="000000"/>
        </w:rPr>
        <w:t xml:space="preserve"> bra för kommande arbete. </w:t>
      </w:r>
    </w:p>
    <w:p w14:paraId="672CFFB9"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Jag är väldigt nöjd med mitt genomförande och resultatet av examenarbetet. Det tog längre tid än förväntat, men jag upplever att jag fått nya kunskaper i att skriva och arbeta med text som jag inte erhållit innan. Det har varit roligt att få samarbeta med företaget Grade och de har även gjort att arbetet blev lyckat efter att många utmaningar uppstod under processen. Jag tycker att mitt examenarbete har medför</w:t>
      </w:r>
      <w:r>
        <w:rPr>
          <w:rFonts w:cs="Times New Roman"/>
          <w:color w:val="000000"/>
        </w:rPr>
        <w:t>t</w:t>
      </w:r>
      <w:r w:rsidRPr="00FF37E4">
        <w:rPr>
          <w:rFonts w:cs="Times New Roman"/>
          <w:color w:val="000000"/>
        </w:rPr>
        <w:t xml:space="preserve"> ett tillskott i deras arbete med den framtida utvecklingen av deras pedagogiska riktlinjer. </w:t>
      </w:r>
    </w:p>
    <w:p w14:paraId="445B467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Med vänliga hälsningar, </w:t>
      </w:r>
    </w:p>
    <w:p w14:paraId="7CAABFB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Olivia Imner </w:t>
      </w:r>
    </w:p>
    <w:p w14:paraId="3D896E5A" w14:textId="77777777" w:rsidR="00FA05CC" w:rsidRPr="00FF37E4" w:rsidRDefault="00FA05CC" w:rsidP="00FA05CC">
      <w:pPr>
        <w:rPr>
          <w:rFonts w:cs="Times New Roman"/>
        </w:rPr>
      </w:pPr>
    </w:p>
    <w:p w14:paraId="1B0F58DA" w14:textId="7777777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89E9BE" w15:done="0"/>
  <w15:commentEx w15:paraId="69ED4200" w15:done="0"/>
  <w15:commentEx w15:paraId="6A32AA91" w15:done="0"/>
  <w15:commentEx w15:paraId="0B461F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DAF3A4" w16cid:durableId="1FE6B6E3"/>
  <w16cid:commentId w16cid:paraId="018541E4" w16cid:durableId="1FE6B731"/>
  <w16cid:commentId w16cid:paraId="4B1C7E34" w16cid:durableId="1FE6B7ED"/>
  <w16cid:commentId w16cid:paraId="20E6358F" w16cid:durableId="1FE6B82C"/>
  <w16cid:commentId w16cid:paraId="365772D0" w16cid:durableId="1FE6B8A9"/>
  <w16cid:commentId w16cid:paraId="6688D991" w16cid:durableId="1FE6B95D"/>
  <w16cid:commentId w16cid:paraId="371699F0" w16cid:durableId="1FE6B997"/>
  <w16cid:commentId w16cid:paraId="21F5312D" w16cid:durableId="1FE6B9CF"/>
  <w16cid:commentId w16cid:paraId="73BB8B75" w16cid:durableId="1FE6B9F3"/>
  <w16cid:commentId w16cid:paraId="1FC3B6B1" w16cid:durableId="1FE6BA38"/>
  <w16cid:commentId w16cid:paraId="39F2C2C8" w16cid:durableId="1FE6BA7A"/>
  <w16cid:commentId w16cid:paraId="0DA96E02" w16cid:durableId="1FE6BB39"/>
  <w16cid:commentId w16cid:paraId="28C3E06C" w16cid:durableId="1FE6BB79"/>
  <w16cid:commentId w16cid:paraId="480D1993" w16cid:durableId="1FE6BBC8"/>
  <w16cid:commentId w16cid:paraId="4E39E2FD" w16cid:durableId="1FE6BC03"/>
  <w16cid:commentId w16cid:paraId="7FDA2657" w16cid:durableId="1FE6BC27"/>
  <w16cid:commentId w16cid:paraId="57CA359E" w16cid:durableId="1FE6BC78"/>
  <w16cid:commentId w16cid:paraId="6004B9DF" w16cid:durableId="1FE6BCCA"/>
  <w16cid:commentId w16cid:paraId="0C824EB2" w16cid:durableId="1FE6C0F0"/>
  <w16cid:commentId w16cid:paraId="496FDBF5" w16cid:durableId="1FE6C11C"/>
  <w16cid:commentId w16cid:paraId="2E80E010" w16cid:durableId="1FE6C175"/>
  <w16cid:commentId w16cid:paraId="77E7A88E" w16cid:durableId="1FE6C1B9"/>
  <w16cid:commentId w16cid:paraId="51FBF5F8" w16cid:durableId="1FE6C1E1"/>
  <w16cid:commentId w16cid:paraId="044053A3" w16cid:durableId="1FE6C268"/>
  <w16cid:commentId w16cid:paraId="1498E8FF" w16cid:durableId="1FE6C274"/>
  <w16cid:commentId w16cid:paraId="4812AC79" w16cid:durableId="1FE6C28C"/>
  <w16cid:commentId w16cid:paraId="6906099B" w16cid:durableId="1FE6C2EF"/>
  <w16cid:commentId w16cid:paraId="4DD3F9F9" w16cid:durableId="1FE6C30C"/>
  <w16cid:commentId w16cid:paraId="4DA06CEB" w16cid:durableId="1FE6C37F"/>
  <w16cid:commentId w16cid:paraId="08BBF3D4" w16cid:durableId="1FE6C388"/>
  <w16cid:commentId w16cid:paraId="7E18E190" w16cid:durableId="1FE6C391"/>
  <w16cid:commentId w16cid:paraId="7FDFA962" w16cid:durableId="1FE6C3AB"/>
  <w16cid:commentId w16cid:paraId="619F1819" w16cid:durableId="1FE6C402"/>
  <w16cid:commentId w16cid:paraId="2E6966DB" w16cid:durableId="1FE6C421"/>
  <w16cid:commentId w16cid:paraId="4AB0C69D" w16cid:durableId="1FE6C46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579C41" w14:textId="77777777" w:rsidR="003B6F74" w:rsidRDefault="003B6F74">
      <w:r>
        <w:separator/>
      </w:r>
    </w:p>
  </w:endnote>
  <w:endnote w:type="continuationSeparator" w:id="0">
    <w:p w14:paraId="2D1576FD" w14:textId="77777777" w:rsidR="003B6F74" w:rsidRDefault="003B6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8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altName w:val="Times New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altName w:val="Times New Roman"/>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3B6F74" w:rsidRDefault="003B6F74">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055331"/>
      <w:docPartObj>
        <w:docPartGallery w:val="Page Numbers (Bottom of Page)"/>
        <w:docPartUnique/>
      </w:docPartObj>
    </w:sdtPr>
    <w:sdtContent>
      <w:p w14:paraId="7887BB9D" w14:textId="77777777" w:rsidR="003B6F74" w:rsidRDefault="003B6F74">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3B6F74" w:rsidRDefault="003B6F74">
        <w:pPr>
          <w:pStyle w:val="Footer1"/>
          <w:jc w:val="center"/>
        </w:pPr>
        <w:r>
          <w:fldChar w:fldCharType="begin"/>
        </w:r>
        <w:r>
          <w:instrText>PAGE</w:instrText>
        </w:r>
        <w:r>
          <w:fldChar w:fldCharType="separate"/>
        </w:r>
        <w:r w:rsidR="00BB564A">
          <w:rPr>
            <w:noProof/>
          </w:rPr>
          <w:t>13</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3B6F74" w:rsidRDefault="003B6F74">
        <w:pPr>
          <w:pStyle w:val="Footer1"/>
          <w:jc w:val="center"/>
        </w:pPr>
        <w:r>
          <w:fldChar w:fldCharType="begin"/>
        </w:r>
        <w:r>
          <w:instrText>PAGE</w:instrText>
        </w:r>
        <w:r>
          <w:fldChar w:fldCharType="separate"/>
        </w:r>
        <w:r>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1B073B" w14:textId="77777777" w:rsidR="003B6F74" w:rsidRDefault="003B6F74">
      <w:r>
        <w:separator/>
      </w:r>
    </w:p>
  </w:footnote>
  <w:footnote w:type="continuationSeparator" w:id="0">
    <w:p w14:paraId="7509ED76" w14:textId="77777777" w:rsidR="003B6F74" w:rsidRDefault="003B6F74">
      <w:r>
        <w:continuationSeparator/>
      </w:r>
    </w:p>
  </w:footnote>
  <w:footnote w:id="1">
    <w:p w14:paraId="5824ECF3" w14:textId="4B98B15A" w:rsidR="003B6F74" w:rsidRPr="005D1A1C" w:rsidRDefault="003B6F74"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3B6F74" w:rsidRPr="005D1A1C" w:rsidRDefault="003B6F74"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3B6F74" w:rsidRPr="005D1A1C" w:rsidRDefault="003B6F74"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3B6F74" w:rsidRPr="005D1A1C" w:rsidRDefault="003B6F74"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3B6F74" w:rsidRPr="005D1A1C" w:rsidRDefault="003B6F74"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3B6F74" w:rsidRDefault="003B6F74" w:rsidP="00CF61C4">
      <w:pPr>
        <w:pStyle w:val="Fotnotstext"/>
        <w:jc w:val="both"/>
      </w:pPr>
      <w:r w:rsidRPr="00002A59">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0F415577"/>
    <w:multiLevelType w:val="hybridMultilevel"/>
    <w:tmpl w:val="6E24C86E"/>
    <w:lvl w:ilvl="0" w:tplc="457E79F6">
      <w:start w:val="1"/>
      <w:numFmt w:val="decimal"/>
      <w:lvlText w:val="%1)"/>
      <w:lvlJc w:val="left"/>
      <w:pPr>
        <w:ind w:left="720" w:hanging="360"/>
      </w:pPr>
      <w:rPr>
        <w:rFonts w:eastAsiaTheme="minorHAnsi"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0F9462BD"/>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07C0FA5"/>
    <w:multiLevelType w:val="hybridMultilevel"/>
    <w:tmpl w:val="9C4452B0"/>
    <w:lvl w:ilvl="0" w:tplc="0EDC49C6">
      <w:start w:val="1"/>
      <w:numFmt w:val="decimal"/>
      <w:lvlText w:val="%1)"/>
      <w:lvlJc w:val="left"/>
      <w:pPr>
        <w:ind w:left="720" w:hanging="360"/>
      </w:pPr>
      <w:rPr>
        <w:rFonts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18EC5AB7"/>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7">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9">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1">
    <w:nsid w:val="6AF91C98"/>
    <w:multiLevelType w:val="hybridMultilevel"/>
    <w:tmpl w:val="B02C3C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3">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6"/>
  </w:num>
  <w:num w:numId="2">
    <w:abstractNumId w:val="9"/>
  </w:num>
  <w:num w:numId="3">
    <w:abstractNumId w:val="7"/>
  </w:num>
  <w:num w:numId="4">
    <w:abstractNumId w:val="14"/>
  </w:num>
  <w:num w:numId="5">
    <w:abstractNumId w:val="22"/>
  </w:num>
  <w:num w:numId="6">
    <w:abstractNumId w:val="23"/>
  </w:num>
  <w:num w:numId="7">
    <w:abstractNumId w:val="17"/>
  </w:num>
  <w:num w:numId="8">
    <w:abstractNumId w:val="13"/>
  </w:num>
  <w:num w:numId="9">
    <w:abstractNumId w:val="18"/>
  </w:num>
  <w:num w:numId="10">
    <w:abstractNumId w:val="0"/>
  </w:num>
  <w:num w:numId="11">
    <w:abstractNumId w:val="15"/>
  </w:num>
  <w:num w:numId="12">
    <w:abstractNumId w:val="16"/>
  </w:num>
  <w:num w:numId="13">
    <w:abstractNumId w:val="2"/>
  </w:num>
  <w:num w:numId="14">
    <w:abstractNumId w:val="19"/>
  </w:num>
  <w:num w:numId="15">
    <w:abstractNumId w:val="10"/>
  </w:num>
  <w:num w:numId="16">
    <w:abstractNumId w:val="12"/>
  </w:num>
  <w:num w:numId="17">
    <w:abstractNumId w:val="20"/>
  </w:num>
  <w:num w:numId="18">
    <w:abstractNumId w:val="11"/>
  </w:num>
  <w:num w:numId="19">
    <w:abstractNumId w:val="1"/>
  </w:num>
  <w:num w:numId="20">
    <w:abstractNumId w:val="21"/>
  </w:num>
  <w:num w:numId="21">
    <w:abstractNumId w:val="5"/>
  </w:num>
  <w:num w:numId="22">
    <w:abstractNumId w:val="3"/>
  </w:num>
  <w:num w:numId="23">
    <w:abstractNumId w:val="4"/>
  </w:num>
  <w:num w:numId="24">
    <w:abstractNumId w:val="8"/>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A59"/>
    <w:rsid w:val="00002ECD"/>
    <w:rsid w:val="000033C8"/>
    <w:rsid w:val="00003F6D"/>
    <w:rsid w:val="00004B10"/>
    <w:rsid w:val="00010A04"/>
    <w:rsid w:val="00011D9B"/>
    <w:rsid w:val="00012EE9"/>
    <w:rsid w:val="000132C0"/>
    <w:rsid w:val="000138A9"/>
    <w:rsid w:val="00014B9D"/>
    <w:rsid w:val="000152C2"/>
    <w:rsid w:val="00017080"/>
    <w:rsid w:val="00020060"/>
    <w:rsid w:val="000212AE"/>
    <w:rsid w:val="00021305"/>
    <w:rsid w:val="00024931"/>
    <w:rsid w:val="000263A9"/>
    <w:rsid w:val="000331BF"/>
    <w:rsid w:val="00033BAB"/>
    <w:rsid w:val="000359B7"/>
    <w:rsid w:val="00035BFB"/>
    <w:rsid w:val="00036B5F"/>
    <w:rsid w:val="00041127"/>
    <w:rsid w:val="000412CF"/>
    <w:rsid w:val="000413AA"/>
    <w:rsid w:val="00041A1C"/>
    <w:rsid w:val="000424D5"/>
    <w:rsid w:val="000427E4"/>
    <w:rsid w:val="00043579"/>
    <w:rsid w:val="00043AE1"/>
    <w:rsid w:val="00044A39"/>
    <w:rsid w:val="00044A40"/>
    <w:rsid w:val="0004547A"/>
    <w:rsid w:val="00047160"/>
    <w:rsid w:val="00047967"/>
    <w:rsid w:val="00052213"/>
    <w:rsid w:val="000531A0"/>
    <w:rsid w:val="000539E0"/>
    <w:rsid w:val="00054492"/>
    <w:rsid w:val="00054BE5"/>
    <w:rsid w:val="0005670E"/>
    <w:rsid w:val="00063F85"/>
    <w:rsid w:val="000663F2"/>
    <w:rsid w:val="00067904"/>
    <w:rsid w:val="00071487"/>
    <w:rsid w:val="00075949"/>
    <w:rsid w:val="00076C9D"/>
    <w:rsid w:val="000775EB"/>
    <w:rsid w:val="00080C1A"/>
    <w:rsid w:val="00083030"/>
    <w:rsid w:val="00083F82"/>
    <w:rsid w:val="00084D1F"/>
    <w:rsid w:val="000856E3"/>
    <w:rsid w:val="00085FDC"/>
    <w:rsid w:val="0008729B"/>
    <w:rsid w:val="00087DFC"/>
    <w:rsid w:val="00090506"/>
    <w:rsid w:val="00091FAA"/>
    <w:rsid w:val="00092C24"/>
    <w:rsid w:val="0009439E"/>
    <w:rsid w:val="000944E9"/>
    <w:rsid w:val="00097583"/>
    <w:rsid w:val="000A17B0"/>
    <w:rsid w:val="000A2398"/>
    <w:rsid w:val="000A2894"/>
    <w:rsid w:val="000A3642"/>
    <w:rsid w:val="000A6CA9"/>
    <w:rsid w:val="000A7DCF"/>
    <w:rsid w:val="000B0BC8"/>
    <w:rsid w:val="000B1921"/>
    <w:rsid w:val="000B1933"/>
    <w:rsid w:val="000B1A5C"/>
    <w:rsid w:val="000B24F8"/>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274F"/>
    <w:rsid w:val="000E3571"/>
    <w:rsid w:val="000E3605"/>
    <w:rsid w:val="000E48C1"/>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1643"/>
    <w:rsid w:val="00144DFA"/>
    <w:rsid w:val="00145DD9"/>
    <w:rsid w:val="00146793"/>
    <w:rsid w:val="00147B30"/>
    <w:rsid w:val="001558F4"/>
    <w:rsid w:val="00156D1D"/>
    <w:rsid w:val="0015775D"/>
    <w:rsid w:val="0016757F"/>
    <w:rsid w:val="001701BE"/>
    <w:rsid w:val="001732AB"/>
    <w:rsid w:val="001830ED"/>
    <w:rsid w:val="00183881"/>
    <w:rsid w:val="00184373"/>
    <w:rsid w:val="00186B8B"/>
    <w:rsid w:val="001906AE"/>
    <w:rsid w:val="001907E6"/>
    <w:rsid w:val="00190936"/>
    <w:rsid w:val="00191B85"/>
    <w:rsid w:val="0019256B"/>
    <w:rsid w:val="001974A0"/>
    <w:rsid w:val="00197B05"/>
    <w:rsid w:val="00197DB1"/>
    <w:rsid w:val="001A09C0"/>
    <w:rsid w:val="001A2E41"/>
    <w:rsid w:val="001A34FF"/>
    <w:rsid w:val="001A3CF3"/>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1E34"/>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0331"/>
    <w:rsid w:val="00203802"/>
    <w:rsid w:val="00205671"/>
    <w:rsid w:val="00207601"/>
    <w:rsid w:val="002125BE"/>
    <w:rsid w:val="00213CE1"/>
    <w:rsid w:val="00213FB2"/>
    <w:rsid w:val="00214F7B"/>
    <w:rsid w:val="00216DDF"/>
    <w:rsid w:val="00217276"/>
    <w:rsid w:val="002173D6"/>
    <w:rsid w:val="002221E2"/>
    <w:rsid w:val="00224B2D"/>
    <w:rsid w:val="0022514D"/>
    <w:rsid w:val="00227C61"/>
    <w:rsid w:val="00227C8F"/>
    <w:rsid w:val="00230FB4"/>
    <w:rsid w:val="00231746"/>
    <w:rsid w:val="00233434"/>
    <w:rsid w:val="00234C76"/>
    <w:rsid w:val="0023519E"/>
    <w:rsid w:val="002352A5"/>
    <w:rsid w:val="00235307"/>
    <w:rsid w:val="00235908"/>
    <w:rsid w:val="00242648"/>
    <w:rsid w:val="002427A4"/>
    <w:rsid w:val="002435CA"/>
    <w:rsid w:val="002437E8"/>
    <w:rsid w:val="0024424B"/>
    <w:rsid w:val="00244800"/>
    <w:rsid w:val="002464E9"/>
    <w:rsid w:val="002468FE"/>
    <w:rsid w:val="0025108E"/>
    <w:rsid w:val="00253BB6"/>
    <w:rsid w:val="00255B32"/>
    <w:rsid w:val="00256B80"/>
    <w:rsid w:val="00257181"/>
    <w:rsid w:val="002578D6"/>
    <w:rsid w:val="00257CB5"/>
    <w:rsid w:val="00257DD5"/>
    <w:rsid w:val="00261F22"/>
    <w:rsid w:val="00262ADC"/>
    <w:rsid w:val="00263D84"/>
    <w:rsid w:val="00265FDF"/>
    <w:rsid w:val="00267E98"/>
    <w:rsid w:val="002700DE"/>
    <w:rsid w:val="002700E0"/>
    <w:rsid w:val="002705D4"/>
    <w:rsid w:val="00270D44"/>
    <w:rsid w:val="002717B1"/>
    <w:rsid w:val="00274813"/>
    <w:rsid w:val="00285087"/>
    <w:rsid w:val="0028519F"/>
    <w:rsid w:val="00286276"/>
    <w:rsid w:val="00286D84"/>
    <w:rsid w:val="00293F1A"/>
    <w:rsid w:val="0029547E"/>
    <w:rsid w:val="00295C27"/>
    <w:rsid w:val="00296687"/>
    <w:rsid w:val="00297AF9"/>
    <w:rsid w:val="002A064C"/>
    <w:rsid w:val="002A2729"/>
    <w:rsid w:val="002A3A54"/>
    <w:rsid w:val="002A4176"/>
    <w:rsid w:val="002A6849"/>
    <w:rsid w:val="002A6EF3"/>
    <w:rsid w:val="002B1E41"/>
    <w:rsid w:val="002B2E86"/>
    <w:rsid w:val="002B32A2"/>
    <w:rsid w:val="002B4A17"/>
    <w:rsid w:val="002B5B33"/>
    <w:rsid w:val="002C5DCC"/>
    <w:rsid w:val="002C6BFF"/>
    <w:rsid w:val="002D30EE"/>
    <w:rsid w:val="002D30F6"/>
    <w:rsid w:val="002D38C1"/>
    <w:rsid w:val="002D66C8"/>
    <w:rsid w:val="002E1134"/>
    <w:rsid w:val="002E22B2"/>
    <w:rsid w:val="002E3B76"/>
    <w:rsid w:val="002E3DAC"/>
    <w:rsid w:val="002E538A"/>
    <w:rsid w:val="002E64C7"/>
    <w:rsid w:val="002E792E"/>
    <w:rsid w:val="002F0574"/>
    <w:rsid w:val="002F1B77"/>
    <w:rsid w:val="002F4EB7"/>
    <w:rsid w:val="00300501"/>
    <w:rsid w:val="0030062A"/>
    <w:rsid w:val="003036F3"/>
    <w:rsid w:val="00304D18"/>
    <w:rsid w:val="00304EA1"/>
    <w:rsid w:val="00305460"/>
    <w:rsid w:val="00305D18"/>
    <w:rsid w:val="003066C7"/>
    <w:rsid w:val="003073A8"/>
    <w:rsid w:val="00313701"/>
    <w:rsid w:val="00313D60"/>
    <w:rsid w:val="003148A7"/>
    <w:rsid w:val="00315C8A"/>
    <w:rsid w:val="00315F5C"/>
    <w:rsid w:val="0032088C"/>
    <w:rsid w:val="0032261D"/>
    <w:rsid w:val="00322DBF"/>
    <w:rsid w:val="003251B2"/>
    <w:rsid w:val="00325923"/>
    <w:rsid w:val="0033419A"/>
    <w:rsid w:val="00335B04"/>
    <w:rsid w:val="00340590"/>
    <w:rsid w:val="003405AE"/>
    <w:rsid w:val="0034079D"/>
    <w:rsid w:val="00341BB8"/>
    <w:rsid w:val="0034202E"/>
    <w:rsid w:val="00342848"/>
    <w:rsid w:val="00342CA7"/>
    <w:rsid w:val="00342D7D"/>
    <w:rsid w:val="0034349A"/>
    <w:rsid w:val="00343F0E"/>
    <w:rsid w:val="00344A49"/>
    <w:rsid w:val="00345998"/>
    <w:rsid w:val="00346798"/>
    <w:rsid w:val="00347005"/>
    <w:rsid w:val="003475D1"/>
    <w:rsid w:val="003475EE"/>
    <w:rsid w:val="00347A7F"/>
    <w:rsid w:val="0035370A"/>
    <w:rsid w:val="00354045"/>
    <w:rsid w:val="00354528"/>
    <w:rsid w:val="003557DE"/>
    <w:rsid w:val="00355C23"/>
    <w:rsid w:val="00360B24"/>
    <w:rsid w:val="003617B9"/>
    <w:rsid w:val="003630F8"/>
    <w:rsid w:val="00363562"/>
    <w:rsid w:val="00364A69"/>
    <w:rsid w:val="00365097"/>
    <w:rsid w:val="003673BF"/>
    <w:rsid w:val="00370975"/>
    <w:rsid w:val="00370989"/>
    <w:rsid w:val="00370EA5"/>
    <w:rsid w:val="003727F8"/>
    <w:rsid w:val="00372DB4"/>
    <w:rsid w:val="003757F9"/>
    <w:rsid w:val="00376002"/>
    <w:rsid w:val="00377249"/>
    <w:rsid w:val="00377747"/>
    <w:rsid w:val="00377B4E"/>
    <w:rsid w:val="003819E9"/>
    <w:rsid w:val="00382CCC"/>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44EC"/>
    <w:rsid w:val="003B5EB1"/>
    <w:rsid w:val="003B6F74"/>
    <w:rsid w:val="003C06CF"/>
    <w:rsid w:val="003C298D"/>
    <w:rsid w:val="003C4177"/>
    <w:rsid w:val="003C6B23"/>
    <w:rsid w:val="003D1A09"/>
    <w:rsid w:val="003D2164"/>
    <w:rsid w:val="003D5C91"/>
    <w:rsid w:val="003E0991"/>
    <w:rsid w:val="003E2AEF"/>
    <w:rsid w:val="003E2B2E"/>
    <w:rsid w:val="003E2D9F"/>
    <w:rsid w:val="003E3AC6"/>
    <w:rsid w:val="003E654F"/>
    <w:rsid w:val="003E735C"/>
    <w:rsid w:val="003E7604"/>
    <w:rsid w:val="003F0B82"/>
    <w:rsid w:val="003F0E92"/>
    <w:rsid w:val="003F3081"/>
    <w:rsid w:val="003F3E31"/>
    <w:rsid w:val="003F3E6B"/>
    <w:rsid w:val="003F52E1"/>
    <w:rsid w:val="003F606D"/>
    <w:rsid w:val="003F75E0"/>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450E6"/>
    <w:rsid w:val="0045054A"/>
    <w:rsid w:val="00451DEF"/>
    <w:rsid w:val="00452D11"/>
    <w:rsid w:val="00453A19"/>
    <w:rsid w:val="00457C43"/>
    <w:rsid w:val="004601AF"/>
    <w:rsid w:val="00460759"/>
    <w:rsid w:val="004609DA"/>
    <w:rsid w:val="00462A53"/>
    <w:rsid w:val="00463CEE"/>
    <w:rsid w:val="004642EB"/>
    <w:rsid w:val="00464E06"/>
    <w:rsid w:val="00470E31"/>
    <w:rsid w:val="00474C09"/>
    <w:rsid w:val="0047515C"/>
    <w:rsid w:val="0047588C"/>
    <w:rsid w:val="0047590E"/>
    <w:rsid w:val="004759F2"/>
    <w:rsid w:val="004761C7"/>
    <w:rsid w:val="004763AF"/>
    <w:rsid w:val="00480E5C"/>
    <w:rsid w:val="004822AA"/>
    <w:rsid w:val="00482460"/>
    <w:rsid w:val="00482617"/>
    <w:rsid w:val="004827B5"/>
    <w:rsid w:val="00482F2B"/>
    <w:rsid w:val="0048422A"/>
    <w:rsid w:val="004853DA"/>
    <w:rsid w:val="004862A6"/>
    <w:rsid w:val="004910FF"/>
    <w:rsid w:val="00491C07"/>
    <w:rsid w:val="00491CC8"/>
    <w:rsid w:val="00493097"/>
    <w:rsid w:val="00494712"/>
    <w:rsid w:val="004979BB"/>
    <w:rsid w:val="004A0102"/>
    <w:rsid w:val="004A010C"/>
    <w:rsid w:val="004A07F5"/>
    <w:rsid w:val="004A08DF"/>
    <w:rsid w:val="004A1CFE"/>
    <w:rsid w:val="004A3EDD"/>
    <w:rsid w:val="004A54DB"/>
    <w:rsid w:val="004A5707"/>
    <w:rsid w:val="004A62A2"/>
    <w:rsid w:val="004A6D58"/>
    <w:rsid w:val="004A704C"/>
    <w:rsid w:val="004B0686"/>
    <w:rsid w:val="004B2F3D"/>
    <w:rsid w:val="004B3714"/>
    <w:rsid w:val="004B4647"/>
    <w:rsid w:val="004B73CD"/>
    <w:rsid w:val="004C1459"/>
    <w:rsid w:val="004C1522"/>
    <w:rsid w:val="004C158E"/>
    <w:rsid w:val="004C23B4"/>
    <w:rsid w:val="004C23F2"/>
    <w:rsid w:val="004C595B"/>
    <w:rsid w:val="004D1F52"/>
    <w:rsid w:val="004D2145"/>
    <w:rsid w:val="004D2BCF"/>
    <w:rsid w:val="004D2BD6"/>
    <w:rsid w:val="004D5E8E"/>
    <w:rsid w:val="004E28A6"/>
    <w:rsid w:val="004E4FA4"/>
    <w:rsid w:val="004E58AD"/>
    <w:rsid w:val="004E6A58"/>
    <w:rsid w:val="004E6C7F"/>
    <w:rsid w:val="004F3063"/>
    <w:rsid w:val="004F5AA8"/>
    <w:rsid w:val="004F6381"/>
    <w:rsid w:val="004F746A"/>
    <w:rsid w:val="00502257"/>
    <w:rsid w:val="00503459"/>
    <w:rsid w:val="00503EE6"/>
    <w:rsid w:val="0050514C"/>
    <w:rsid w:val="005078DE"/>
    <w:rsid w:val="005107FA"/>
    <w:rsid w:val="0051191A"/>
    <w:rsid w:val="0051204E"/>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48C1"/>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0209"/>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A625D"/>
    <w:rsid w:val="005A763F"/>
    <w:rsid w:val="005B3F1E"/>
    <w:rsid w:val="005B4761"/>
    <w:rsid w:val="005B491B"/>
    <w:rsid w:val="005B4A1A"/>
    <w:rsid w:val="005B73ED"/>
    <w:rsid w:val="005B77FC"/>
    <w:rsid w:val="005C02EC"/>
    <w:rsid w:val="005C096D"/>
    <w:rsid w:val="005C0D54"/>
    <w:rsid w:val="005C19E9"/>
    <w:rsid w:val="005D0C05"/>
    <w:rsid w:val="005D1A1C"/>
    <w:rsid w:val="005D2977"/>
    <w:rsid w:val="005E1416"/>
    <w:rsid w:val="005E268B"/>
    <w:rsid w:val="005E3782"/>
    <w:rsid w:val="005E3C6F"/>
    <w:rsid w:val="005E4262"/>
    <w:rsid w:val="005E57B5"/>
    <w:rsid w:val="005E7AB1"/>
    <w:rsid w:val="005F02AD"/>
    <w:rsid w:val="005F2B94"/>
    <w:rsid w:val="005F4614"/>
    <w:rsid w:val="005F5F47"/>
    <w:rsid w:val="005F76A4"/>
    <w:rsid w:val="006003A4"/>
    <w:rsid w:val="00604187"/>
    <w:rsid w:val="006072FF"/>
    <w:rsid w:val="006134E3"/>
    <w:rsid w:val="00615A46"/>
    <w:rsid w:val="0061770F"/>
    <w:rsid w:val="0062005C"/>
    <w:rsid w:val="0062164B"/>
    <w:rsid w:val="00622CDA"/>
    <w:rsid w:val="006235FC"/>
    <w:rsid w:val="00623726"/>
    <w:rsid w:val="006278F8"/>
    <w:rsid w:val="006301E1"/>
    <w:rsid w:val="006304C9"/>
    <w:rsid w:val="0063168E"/>
    <w:rsid w:val="00633E89"/>
    <w:rsid w:val="00634725"/>
    <w:rsid w:val="00637C00"/>
    <w:rsid w:val="00640B24"/>
    <w:rsid w:val="00641CA0"/>
    <w:rsid w:val="0064485B"/>
    <w:rsid w:val="00644DF9"/>
    <w:rsid w:val="0064624E"/>
    <w:rsid w:val="00646AD5"/>
    <w:rsid w:val="00652AE0"/>
    <w:rsid w:val="006534DE"/>
    <w:rsid w:val="00654CAB"/>
    <w:rsid w:val="00655118"/>
    <w:rsid w:val="00657871"/>
    <w:rsid w:val="006601B2"/>
    <w:rsid w:val="006605E3"/>
    <w:rsid w:val="006606DD"/>
    <w:rsid w:val="006607E1"/>
    <w:rsid w:val="006652B4"/>
    <w:rsid w:val="00666553"/>
    <w:rsid w:val="00666EF0"/>
    <w:rsid w:val="00667FC8"/>
    <w:rsid w:val="006702AA"/>
    <w:rsid w:val="006705BD"/>
    <w:rsid w:val="006725C3"/>
    <w:rsid w:val="00673314"/>
    <w:rsid w:val="00674179"/>
    <w:rsid w:val="00674577"/>
    <w:rsid w:val="00674AA9"/>
    <w:rsid w:val="00674E90"/>
    <w:rsid w:val="006764D6"/>
    <w:rsid w:val="006770F8"/>
    <w:rsid w:val="00677224"/>
    <w:rsid w:val="006814B9"/>
    <w:rsid w:val="0068181E"/>
    <w:rsid w:val="00682622"/>
    <w:rsid w:val="006834AD"/>
    <w:rsid w:val="0068373C"/>
    <w:rsid w:val="00686AC4"/>
    <w:rsid w:val="00687D26"/>
    <w:rsid w:val="00691E39"/>
    <w:rsid w:val="00692DE8"/>
    <w:rsid w:val="00694336"/>
    <w:rsid w:val="00695F93"/>
    <w:rsid w:val="006A08E7"/>
    <w:rsid w:val="006A1C3F"/>
    <w:rsid w:val="006A2AD2"/>
    <w:rsid w:val="006A500E"/>
    <w:rsid w:val="006A5D72"/>
    <w:rsid w:val="006A67CB"/>
    <w:rsid w:val="006B0EE1"/>
    <w:rsid w:val="006B6439"/>
    <w:rsid w:val="006B6563"/>
    <w:rsid w:val="006B70A6"/>
    <w:rsid w:val="006C00DB"/>
    <w:rsid w:val="006C0816"/>
    <w:rsid w:val="006C1E64"/>
    <w:rsid w:val="006C3FF0"/>
    <w:rsid w:val="006D25B0"/>
    <w:rsid w:val="006D4004"/>
    <w:rsid w:val="006D458A"/>
    <w:rsid w:val="006D4DF1"/>
    <w:rsid w:val="006D5856"/>
    <w:rsid w:val="006D6AE3"/>
    <w:rsid w:val="006D6C38"/>
    <w:rsid w:val="006E0752"/>
    <w:rsid w:val="006E30FA"/>
    <w:rsid w:val="006E59A9"/>
    <w:rsid w:val="006E6E33"/>
    <w:rsid w:val="006F14A0"/>
    <w:rsid w:val="006F1A69"/>
    <w:rsid w:val="006F348F"/>
    <w:rsid w:val="006F3E27"/>
    <w:rsid w:val="006F6C67"/>
    <w:rsid w:val="00701155"/>
    <w:rsid w:val="00702742"/>
    <w:rsid w:val="0070291E"/>
    <w:rsid w:val="00702CFA"/>
    <w:rsid w:val="00710303"/>
    <w:rsid w:val="0071030E"/>
    <w:rsid w:val="00712B8D"/>
    <w:rsid w:val="007131A3"/>
    <w:rsid w:val="00713E7C"/>
    <w:rsid w:val="00714353"/>
    <w:rsid w:val="00715331"/>
    <w:rsid w:val="00715462"/>
    <w:rsid w:val="00716679"/>
    <w:rsid w:val="00720757"/>
    <w:rsid w:val="0072087F"/>
    <w:rsid w:val="0072154A"/>
    <w:rsid w:val="007219CF"/>
    <w:rsid w:val="0072365C"/>
    <w:rsid w:val="00726D25"/>
    <w:rsid w:val="00731293"/>
    <w:rsid w:val="00735C7B"/>
    <w:rsid w:val="007367F0"/>
    <w:rsid w:val="0074168A"/>
    <w:rsid w:val="007423C5"/>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6697B"/>
    <w:rsid w:val="007710D1"/>
    <w:rsid w:val="00771C13"/>
    <w:rsid w:val="0077261B"/>
    <w:rsid w:val="007733D5"/>
    <w:rsid w:val="007757C3"/>
    <w:rsid w:val="00780A57"/>
    <w:rsid w:val="007813E2"/>
    <w:rsid w:val="00786A7A"/>
    <w:rsid w:val="00790CF0"/>
    <w:rsid w:val="00791D4B"/>
    <w:rsid w:val="0079274D"/>
    <w:rsid w:val="007946FF"/>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441"/>
    <w:rsid w:val="007C3EE4"/>
    <w:rsid w:val="007C474C"/>
    <w:rsid w:val="007C49F9"/>
    <w:rsid w:val="007C53A1"/>
    <w:rsid w:val="007C5578"/>
    <w:rsid w:val="007C7515"/>
    <w:rsid w:val="007C75AC"/>
    <w:rsid w:val="007C7CD3"/>
    <w:rsid w:val="007D2D83"/>
    <w:rsid w:val="007D3048"/>
    <w:rsid w:val="007D4466"/>
    <w:rsid w:val="007D6050"/>
    <w:rsid w:val="007D7DFC"/>
    <w:rsid w:val="007E24A5"/>
    <w:rsid w:val="007E2995"/>
    <w:rsid w:val="007E2E4F"/>
    <w:rsid w:val="007E3F69"/>
    <w:rsid w:val="007E6083"/>
    <w:rsid w:val="007E6327"/>
    <w:rsid w:val="007F0323"/>
    <w:rsid w:val="007F11CF"/>
    <w:rsid w:val="007F1B19"/>
    <w:rsid w:val="007F35F0"/>
    <w:rsid w:val="007F5594"/>
    <w:rsid w:val="007F5A31"/>
    <w:rsid w:val="007F5F1C"/>
    <w:rsid w:val="007F6CEC"/>
    <w:rsid w:val="008019FF"/>
    <w:rsid w:val="00801CF8"/>
    <w:rsid w:val="00802217"/>
    <w:rsid w:val="008040AF"/>
    <w:rsid w:val="0080525B"/>
    <w:rsid w:val="0080601C"/>
    <w:rsid w:val="00806CE6"/>
    <w:rsid w:val="00807816"/>
    <w:rsid w:val="008105E2"/>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31166"/>
    <w:rsid w:val="00840367"/>
    <w:rsid w:val="00841C6E"/>
    <w:rsid w:val="00846D95"/>
    <w:rsid w:val="00850895"/>
    <w:rsid w:val="0085402C"/>
    <w:rsid w:val="00854BBA"/>
    <w:rsid w:val="0085546B"/>
    <w:rsid w:val="008600AF"/>
    <w:rsid w:val="00860782"/>
    <w:rsid w:val="00860CFB"/>
    <w:rsid w:val="00862308"/>
    <w:rsid w:val="00862662"/>
    <w:rsid w:val="00864EC1"/>
    <w:rsid w:val="00865EB8"/>
    <w:rsid w:val="00866F2D"/>
    <w:rsid w:val="008670D1"/>
    <w:rsid w:val="00867CCB"/>
    <w:rsid w:val="00870272"/>
    <w:rsid w:val="008709DF"/>
    <w:rsid w:val="00874DE4"/>
    <w:rsid w:val="00875C23"/>
    <w:rsid w:val="00877587"/>
    <w:rsid w:val="0088041B"/>
    <w:rsid w:val="00882330"/>
    <w:rsid w:val="00882763"/>
    <w:rsid w:val="0088278F"/>
    <w:rsid w:val="00882B2F"/>
    <w:rsid w:val="0088501B"/>
    <w:rsid w:val="00890D21"/>
    <w:rsid w:val="00891246"/>
    <w:rsid w:val="00891A2E"/>
    <w:rsid w:val="00891BF2"/>
    <w:rsid w:val="00891D7D"/>
    <w:rsid w:val="0089225C"/>
    <w:rsid w:val="008928B6"/>
    <w:rsid w:val="00893C8F"/>
    <w:rsid w:val="0089551B"/>
    <w:rsid w:val="00897661"/>
    <w:rsid w:val="00897EA6"/>
    <w:rsid w:val="008A06D0"/>
    <w:rsid w:val="008A16A6"/>
    <w:rsid w:val="008A4F8B"/>
    <w:rsid w:val="008A57EE"/>
    <w:rsid w:val="008A599C"/>
    <w:rsid w:val="008A6219"/>
    <w:rsid w:val="008A67A7"/>
    <w:rsid w:val="008A6C94"/>
    <w:rsid w:val="008A7794"/>
    <w:rsid w:val="008B04F7"/>
    <w:rsid w:val="008B0888"/>
    <w:rsid w:val="008B2D29"/>
    <w:rsid w:val="008B38B8"/>
    <w:rsid w:val="008C1E9D"/>
    <w:rsid w:val="008C3521"/>
    <w:rsid w:val="008C6C9D"/>
    <w:rsid w:val="008D01A7"/>
    <w:rsid w:val="008D0428"/>
    <w:rsid w:val="008D175A"/>
    <w:rsid w:val="008D24BF"/>
    <w:rsid w:val="008D2988"/>
    <w:rsid w:val="008D4635"/>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0DFB"/>
    <w:rsid w:val="00940F18"/>
    <w:rsid w:val="009411BD"/>
    <w:rsid w:val="00941862"/>
    <w:rsid w:val="00943F6C"/>
    <w:rsid w:val="0094440F"/>
    <w:rsid w:val="009462CB"/>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3FA7"/>
    <w:rsid w:val="00984248"/>
    <w:rsid w:val="009853E3"/>
    <w:rsid w:val="00985604"/>
    <w:rsid w:val="0098789C"/>
    <w:rsid w:val="00991A41"/>
    <w:rsid w:val="00991BE3"/>
    <w:rsid w:val="00992BD5"/>
    <w:rsid w:val="00995BBB"/>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3C83"/>
    <w:rsid w:val="009D7788"/>
    <w:rsid w:val="009D7AA6"/>
    <w:rsid w:val="009D7B5B"/>
    <w:rsid w:val="009E28C0"/>
    <w:rsid w:val="009E3D27"/>
    <w:rsid w:val="009E4AF8"/>
    <w:rsid w:val="009E58DE"/>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2710E"/>
    <w:rsid w:val="00A31199"/>
    <w:rsid w:val="00A33BE8"/>
    <w:rsid w:val="00A361E8"/>
    <w:rsid w:val="00A362AF"/>
    <w:rsid w:val="00A41CB2"/>
    <w:rsid w:val="00A44A23"/>
    <w:rsid w:val="00A44BD4"/>
    <w:rsid w:val="00A46184"/>
    <w:rsid w:val="00A46B98"/>
    <w:rsid w:val="00A512CD"/>
    <w:rsid w:val="00A51BA1"/>
    <w:rsid w:val="00A531A3"/>
    <w:rsid w:val="00A53F62"/>
    <w:rsid w:val="00A54A9F"/>
    <w:rsid w:val="00A56627"/>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15ED"/>
    <w:rsid w:val="00AA2E09"/>
    <w:rsid w:val="00AA375E"/>
    <w:rsid w:val="00AA3AFD"/>
    <w:rsid w:val="00AA51AE"/>
    <w:rsid w:val="00AB4ABD"/>
    <w:rsid w:val="00AB6B7B"/>
    <w:rsid w:val="00AB703B"/>
    <w:rsid w:val="00AB7099"/>
    <w:rsid w:val="00AC1E16"/>
    <w:rsid w:val="00AC33AB"/>
    <w:rsid w:val="00AC7484"/>
    <w:rsid w:val="00AC7B85"/>
    <w:rsid w:val="00AC7EB3"/>
    <w:rsid w:val="00AD0B2B"/>
    <w:rsid w:val="00AD2433"/>
    <w:rsid w:val="00AD2787"/>
    <w:rsid w:val="00AD4ABC"/>
    <w:rsid w:val="00AD4C61"/>
    <w:rsid w:val="00AD4EB2"/>
    <w:rsid w:val="00AD6630"/>
    <w:rsid w:val="00AE0EFD"/>
    <w:rsid w:val="00AE32D0"/>
    <w:rsid w:val="00AE472E"/>
    <w:rsid w:val="00AE48F8"/>
    <w:rsid w:val="00AE5BA4"/>
    <w:rsid w:val="00AF577B"/>
    <w:rsid w:val="00AF601B"/>
    <w:rsid w:val="00AF6136"/>
    <w:rsid w:val="00AF653E"/>
    <w:rsid w:val="00B00BFB"/>
    <w:rsid w:val="00B04C77"/>
    <w:rsid w:val="00B06ECC"/>
    <w:rsid w:val="00B1197D"/>
    <w:rsid w:val="00B140A5"/>
    <w:rsid w:val="00B17BFA"/>
    <w:rsid w:val="00B2517C"/>
    <w:rsid w:val="00B257FF"/>
    <w:rsid w:val="00B306BC"/>
    <w:rsid w:val="00B3075A"/>
    <w:rsid w:val="00B31418"/>
    <w:rsid w:val="00B31D7F"/>
    <w:rsid w:val="00B32D13"/>
    <w:rsid w:val="00B33CEE"/>
    <w:rsid w:val="00B3436A"/>
    <w:rsid w:val="00B35451"/>
    <w:rsid w:val="00B35E9B"/>
    <w:rsid w:val="00B37533"/>
    <w:rsid w:val="00B40F76"/>
    <w:rsid w:val="00B40FE4"/>
    <w:rsid w:val="00B41458"/>
    <w:rsid w:val="00B424BC"/>
    <w:rsid w:val="00B434F4"/>
    <w:rsid w:val="00B43A10"/>
    <w:rsid w:val="00B467DC"/>
    <w:rsid w:val="00B46C95"/>
    <w:rsid w:val="00B52F86"/>
    <w:rsid w:val="00B53E33"/>
    <w:rsid w:val="00B54B08"/>
    <w:rsid w:val="00B566A4"/>
    <w:rsid w:val="00B60C40"/>
    <w:rsid w:val="00B61255"/>
    <w:rsid w:val="00B623A6"/>
    <w:rsid w:val="00B639A7"/>
    <w:rsid w:val="00B661EF"/>
    <w:rsid w:val="00B67649"/>
    <w:rsid w:val="00B67ECD"/>
    <w:rsid w:val="00B721EE"/>
    <w:rsid w:val="00B72975"/>
    <w:rsid w:val="00B73674"/>
    <w:rsid w:val="00B75B9F"/>
    <w:rsid w:val="00B77B49"/>
    <w:rsid w:val="00B814D2"/>
    <w:rsid w:val="00B81899"/>
    <w:rsid w:val="00B818BA"/>
    <w:rsid w:val="00B837BB"/>
    <w:rsid w:val="00B86EEE"/>
    <w:rsid w:val="00B87D7F"/>
    <w:rsid w:val="00B93B7F"/>
    <w:rsid w:val="00B93DE6"/>
    <w:rsid w:val="00B95069"/>
    <w:rsid w:val="00BA0F17"/>
    <w:rsid w:val="00BA3DCC"/>
    <w:rsid w:val="00BA47F1"/>
    <w:rsid w:val="00BA62A8"/>
    <w:rsid w:val="00BA6D11"/>
    <w:rsid w:val="00BA7030"/>
    <w:rsid w:val="00BA74B1"/>
    <w:rsid w:val="00BA7F7A"/>
    <w:rsid w:val="00BB10E9"/>
    <w:rsid w:val="00BB2BBD"/>
    <w:rsid w:val="00BB564A"/>
    <w:rsid w:val="00BC101F"/>
    <w:rsid w:val="00BC1D82"/>
    <w:rsid w:val="00BC2203"/>
    <w:rsid w:val="00BC2772"/>
    <w:rsid w:val="00BC2F57"/>
    <w:rsid w:val="00BC418D"/>
    <w:rsid w:val="00BC47D8"/>
    <w:rsid w:val="00BC4C28"/>
    <w:rsid w:val="00BC609E"/>
    <w:rsid w:val="00BC64A2"/>
    <w:rsid w:val="00BC681B"/>
    <w:rsid w:val="00BC780E"/>
    <w:rsid w:val="00BD0374"/>
    <w:rsid w:val="00BD0BAF"/>
    <w:rsid w:val="00BD2BD1"/>
    <w:rsid w:val="00BD39C4"/>
    <w:rsid w:val="00BD42C9"/>
    <w:rsid w:val="00BD5132"/>
    <w:rsid w:val="00BE257F"/>
    <w:rsid w:val="00BE2E0E"/>
    <w:rsid w:val="00BE4185"/>
    <w:rsid w:val="00BE6335"/>
    <w:rsid w:val="00BF2EDC"/>
    <w:rsid w:val="00BF621B"/>
    <w:rsid w:val="00C00002"/>
    <w:rsid w:val="00C01248"/>
    <w:rsid w:val="00C01F79"/>
    <w:rsid w:val="00C02FBE"/>
    <w:rsid w:val="00C0413F"/>
    <w:rsid w:val="00C04501"/>
    <w:rsid w:val="00C05B0F"/>
    <w:rsid w:val="00C06B55"/>
    <w:rsid w:val="00C11C02"/>
    <w:rsid w:val="00C12E25"/>
    <w:rsid w:val="00C145B8"/>
    <w:rsid w:val="00C14F1C"/>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303F"/>
    <w:rsid w:val="00C54D6F"/>
    <w:rsid w:val="00C564E9"/>
    <w:rsid w:val="00C565B9"/>
    <w:rsid w:val="00C66701"/>
    <w:rsid w:val="00C67983"/>
    <w:rsid w:val="00C67B0B"/>
    <w:rsid w:val="00C707E6"/>
    <w:rsid w:val="00C74489"/>
    <w:rsid w:val="00C770CB"/>
    <w:rsid w:val="00C77690"/>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2AD4"/>
    <w:rsid w:val="00CC42D0"/>
    <w:rsid w:val="00CC5E28"/>
    <w:rsid w:val="00CD0280"/>
    <w:rsid w:val="00CD13D8"/>
    <w:rsid w:val="00CD3BE4"/>
    <w:rsid w:val="00CD3F49"/>
    <w:rsid w:val="00CD4488"/>
    <w:rsid w:val="00CD7B55"/>
    <w:rsid w:val="00CD7E26"/>
    <w:rsid w:val="00CE004E"/>
    <w:rsid w:val="00CE0862"/>
    <w:rsid w:val="00CE0F0E"/>
    <w:rsid w:val="00CE6BAB"/>
    <w:rsid w:val="00CE7FDF"/>
    <w:rsid w:val="00CF008C"/>
    <w:rsid w:val="00CF0B56"/>
    <w:rsid w:val="00CF0BE6"/>
    <w:rsid w:val="00CF0BF3"/>
    <w:rsid w:val="00CF1060"/>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133E5"/>
    <w:rsid w:val="00D150FD"/>
    <w:rsid w:val="00D22FB9"/>
    <w:rsid w:val="00D23CFF"/>
    <w:rsid w:val="00D26629"/>
    <w:rsid w:val="00D324F6"/>
    <w:rsid w:val="00D334CD"/>
    <w:rsid w:val="00D33551"/>
    <w:rsid w:val="00D338A7"/>
    <w:rsid w:val="00D3465F"/>
    <w:rsid w:val="00D35D94"/>
    <w:rsid w:val="00D36F1C"/>
    <w:rsid w:val="00D37BCF"/>
    <w:rsid w:val="00D425D4"/>
    <w:rsid w:val="00D429B3"/>
    <w:rsid w:val="00D43553"/>
    <w:rsid w:val="00D43E6B"/>
    <w:rsid w:val="00D441C3"/>
    <w:rsid w:val="00D44F9D"/>
    <w:rsid w:val="00D45847"/>
    <w:rsid w:val="00D466C9"/>
    <w:rsid w:val="00D46833"/>
    <w:rsid w:val="00D51C83"/>
    <w:rsid w:val="00D54813"/>
    <w:rsid w:val="00D54FB0"/>
    <w:rsid w:val="00D55735"/>
    <w:rsid w:val="00D56AA9"/>
    <w:rsid w:val="00D5700F"/>
    <w:rsid w:val="00D57162"/>
    <w:rsid w:val="00D6155F"/>
    <w:rsid w:val="00D64060"/>
    <w:rsid w:val="00D65AF9"/>
    <w:rsid w:val="00D71CDE"/>
    <w:rsid w:val="00D73501"/>
    <w:rsid w:val="00D74144"/>
    <w:rsid w:val="00D74BFF"/>
    <w:rsid w:val="00D7649D"/>
    <w:rsid w:val="00D808DD"/>
    <w:rsid w:val="00D83111"/>
    <w:rsid w:val="00D836D7"/>
    <w:rsid w:val="00D83AD0"/>
    <w:rsid w:val="00D849B9"/>
    <w:rsid w:val="00D85EB9"/>
    <w:rsid w:val="00D863D2"/>
    <w:rsid w:val="00D877C8"/>
    <w:rsid w:val="00D90862"/>
    <w:rsid w:val="00D90B2E"/>
    <w:rsid w:val="00D924A7"/>
    <w:rsid w:val="00D939B2"/>
    <w:rsid w:val="00D950AC"/>
    <w:rsid w:val="00D970CE"/>
    <w:rsid w:val="00D970EE"/>
    <w:rsid w:val="00DA0666"/>
    <w:rsid w:val="00DA1086"/>
    <w:rsid w:val="00DA1B11"/>
    <w:rsid w:val="00DB1910"/>
    <w:rsid w:val="00DB3821"/>
    <w:rsid w:val="00DB3CC8"/>
    <w:rsid w:val="00DB4ED3"/>
    <w:rsid w:val="00DC0653"/>
    <w:rsid w:val="00DC27C1"/>
    <w:rsid w:val="00DC3FA6"/>
    <w:rsid w:val="00DC5094"/>
    <w:rsid w:val="00DC5F6B"/>
    <w:rsid w:val="00DC7A1D"/>
    <w:rsid w:val="00DC7A9B"/>
    <w:rsid w:val="00DC7DA4"/>
    <w:rsid w:val="00DD03E4"/>
    <w:rsid w:val="00DD0905"/>
    <w:rsid w:val="00DD12F3"/>
    <w:rsid w:val="00DD1792"/>
    <w:rsid w:val="00DD2EEF"/>
    <w:rsid w:val="00DD61A8"/>
    <w:rsid w:val="00DD6FAA"/>
    <w:rsid w:val="00DE04EB"/>
    <w:rsid w:val="00DE1202"/>
    <w:rsid w:val="00DE1A92"/>
    <w:rsid w:val="00DE36DE"/>
    <w:rsid w:val="00DE4DD3"/>
    <w:rsid w:val="00DE72B1"/>
    <w:rsid w:val="00DE73A9"/>
    <w:rsid w:val="00DF1A0C"/>
    <w:rsid w:val="00DF3880"/>
    <w:rsid w:val="00E0078E"/>
    <w:rsid w:val="00E01228"/>
    <w:rsid w:val="00E01E21"/>
    <w:rsid w:val="00E02ACD"/>
    <w:rsid w:val="00E03192"/>
    <w:rsid w:val="00E040F7"/>
    <w:rsid w:val="00E048BB"/>
    <w:rsid w:val="00E04FD4"/>
    <w:rsid w:val="00E05F45"/>
    <w:rsid w:val="00E0678A"/>
    <w:rsid w:val="00E07DA2"/>
    <w:rsid w:val="00E100AE"/>
    <w:rsid w:val="00E12474"/>
    <w:rsid w:val="00E13EA7"/>
    <w:rsid w:val="00E1489B"/>
    <w:rsid w:val="00E2013D"/>
    <w:rsid w:val="00E2103E"/>
    <w:rsid w:val="00E23DBB"/>
    <w:rsid w:val="00E2695E"/>
    <w:rsid w:val="00E30B7E"/>
    <w:rsid w:val="00E31E16"/>
    <w:rsid w:val="00E35816"/>
    <w:rsid w:val="00E36747"/>
    <w:rsid w:val="00E369F3"/>
    <w:rsid w:val="00E41077"/>
    <w:rsid w:val="00E4277B"/>
    <w:rsid w:val="00E43D1C"/>
    <w:rsid w:val="00E43F55"/>
    <w:rsid w:val="00E44B3C"/>
    <w:rsid w:val="00E44B49"/>
    <w:rsid w:val="00E44C61"/>
    <w:rsid w:val="00E45207"/>
    <w:rsid w:val="00E458F4"/>
    <w:rsid w:val="00E45EB1"/>
    <w:rsid w:val="00E465FC"/>
    <w:rsid w:val="00E4797E"/>
    <w:rsid w:val="00E50484"/>
    <w:rsid w:val="00E53EBC"/>
    <w:rsid w:val="00E54387"/>
    <w:rsid w:val="00E55F01"/>
    <w:rsid w:val="00E569AA"/>
    <w:rsid w:val="00E56D30"/>
    <w:rsid w:val="00E57BFD"/>
    <w:rsid w:val="00E57FE7"/>
    <w:rsid w:val="00E604B2"/>
    <w:rsid w:val="00E60ACF"/>
    <w:rsid w:val="00E63623"/>
    <w:rsid w:val="00E64381"/>
    <w:rsid w:val="00E662D4"/>
    <w:rsid w:val="00E70FC4"/>
    <w:rsid w:val="00E7141B"/>
    <w:rsid w:val="00E72EF5"/>
    <w:rsid w:val="00E75C4C"/>
    <w:rsid w:val="00E8369E"/>
    <w:rsid w:val="00E8385A"/>
    <w:rsid w:val="00E83E99"/>
    <w:rsid w:val="00E84263"/>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39A7"/>
    <w:rsid w:val="00ED3A56"/>
    <w:rsid w:val="00ED4DF9"/>
    <w:rsid w:val="00ED6786"/>
    <w:rsid w:val="00ED733F"/>
    <w:rsid w:val="00ED77BB"/>
    <w:rsid w:val="00EE20FD"/>
    <w:rsid w:val="00EE35A9"/>
    <w:rsid w:val="00EE3EDE"/>
    <w:rsid w:val="00EE400D"/>
    <w:rsid w:val="00EE4EEC"/>
    <w:rsid w:val="00EE7E1E"/>
    <w:rsid w:val="00EF185B"/>
    <w:rsid w:val="00EF2F25"/>
    <w:rsid w:val="00EF56C7"/>
    <w:rsid w:val="00EF5A81"/>
    <w:rsid w:val="00EF6328"/>
    <w:rsid w:val="00EF771B"/>
    <w:rsid w:val="00F0188C"/>
    <w:rsid w:val="00F01E86"/>
    <w:rsid w:val="00F066BE"/>
    <w:rsid w:val="00F10A47"/>
    <w:rsid w:val="00F11601"/>
    <w:rsid w:val="00F1559D"/>
    <w:rsid w:val="00F16CB6"/>
    <w:rsid w:val="00F1711B"/>
    <w:rsid w:val="00F209A9"/>
    <w:rsid w:val="00F24A19"/>
    <w:rsid w:val="00F358E4"/>
    <w:rsid w:val="00F35A81"/>
    <w:rsid w:val="00F36A1A"/>
    <w:rsid w:val="00F36D89"/>
    <w:rsid w:val="00F37F28"/>
    <w:rsid w:val="00F400E0"/>
    <w:rsid w:val="00F43731"/>
    <w:rsid w:val="00F4438A"/>
    <w:rsid w:val="00F451FB"/>
    <w:rsid w:val="00F51FA5"/>
    <w:rsid w:val="00F5225C"/>
    <w:rsid w:val="00F557F1"/>
    <w:rsid w:val="00F5632E"/>
    <w:rsid w:val="00F56940"/>
    <w:rsid w:val="00F57D86"/>
    <w:rsid w:val="00F611BE"/>
    <w:rsid w:val="00F628A3"/>
    <w:rsid w:val="00F62FA8"/>
    <w:rsid w:val="00F64CA4"/>
    <w:rsid w:val="00F67766"/>
    <w:rsid w:val="00F7241A"/>
    <w:rsid w:val="00F7572C"/>
    <w:rsid w:val="00F81DA7"/>
    <w:rsid w:val="00F8368D"/>
    <w:rsid w:val="00F85236"/>
    <w:rsid w:val="00F87E43"/>
    <w:rsid w:val="00F87E50"/>
    <w:rsid w:val="00F90644"/>
    <w:rsid w:val="00F92F7E"/>
    <w:rsid w:val="00F9332B"/>
    <w:rsid w:val="00F938A3"/>
    <w:rsid w:val="00F94C95"/>
    <w:rsid w:val="00F95006"/>
    <w:rsid w:val="00F9699B"/>
    <w:rsid w:val="00F96BD6"/>
    <w:rsid w:val="00FA05CC"/>
    <w:rsid w:val="00FA551A"/>
    <w:rsid w:val="00FA6353"/>
    <w:rsid w:val="00FB3E6B"/>
    <w:rsid w:val="00FB56B1"/>
    <w:rsid w:val="00FB7215"/>
    <w:rsid w:val="00FB77D5"/>
    <w:rsid w:val="00FC1493"/>
    <w:rsid w:val="00FC2E6B"/>
    <w:rsid w:val="00FC6287"/>
    <w:rsid w:val="00FD29BA"/>
    <w:rsid w:val="00FD48CF"/>
    <w:rsid w:val="00FD5664"/>
    <w:rsid w:val="00FE034F"/>
    <w:rsid w:val="00FE1F0A"/>
    <w:rsid w:val="00FE3122"/>
    <w:rsid w:val="00FE4F32"/>
    <w:rsid w:val="00FE505A"/>
    <w:rsid w:val="00FE510B"/>
    <w:rsid w:val="00FE6164"/>
    <w:rsid w:val="00FE729C"/>
    <w:rsid w:val="00FF075E"/>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1354">
      <w:bodyDiv w:val="1"/>
      <w:marLeft w:val="0"/>
      <w:marRight w:val="0"/>
      <w:marTop w:val="0"/>
      <w:marBottom w:val="0"/>
      <w:divBdr>
        <w:top w:val="none" w:sz="0" w:space="0" w:color="auto"/>
        <w:left w:val="none" w:sz="0" w:space="0" w:color="auto"/>
        <w:bottom w:val="none" w:sz="0" w:space="0" w:color="auto"/>
        <w:right w:val="none" w:sz="0" w:space="0" w:color="auto"/>
      </w:divBdr>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8736">
      <w:bodyDiv w:val="1"/>
      <w:marLeft w:val="0"/>
      <w:marRight w:val="0"/>
      <w:marTop w:val="0"/>
      <w:marBottom w:val="0"/>
      <w:divBdr>
        <w:top w:val="none" w:sz="0" w:space="0" w:color="auto"/>
        <w:left w:val="none" w:sz="0" w:space="0" w:color="auto"/>
        <w:bottom w:val="none" w:sz="0" w:space="0" w:color="auto"/>
        <w:right w:val="none" w:sz="0" w:space="0" w:color="auto"/>
      </w:divBdr>
    </w:div>
    <w:div w:id="814178100">
      <w:bodyDiv w:val="1"/>
      <w:marLeft w:val="0"/>
      <w:marRight w:val="0"/>
      <w:marTop w:val="0"/>
      <w:marBottom w:val="0"/>
      <w:divBdr>
        <w:top w:val="none" w:sz="0" w:space="0" w:color="auto"/>
        <w:left w:val="none" w:sz="0" w:space="0" w:color="auto"/>
        <w:bottom w:val="none" w:sz="0" w:space="0" w:color="auto"/>
        <w:right w:val="none" w:sz="0" w:space="0" w:color="auto"/>
      </w:divBdr>
      <w:divsChild>
        <w:div w:id="58092890">
          <w:marLeft w:val="0"/>
          <w:marRight w:val="0"/>
          <w:marTop w:val="0"/>
          <w:marBottom w:val="0"/>
          <w:divBdr>
            <w:top w:val="none" w:sz="0" w:space="0" w:color="auto"/>
            <w:left w:val="none" w:sz="0" w:space="0" w:color="auto"/>
            <w:bottom w:val="none" w:sz="0" w:space="0" w:color="auto"/>
            <w:right w:val="none" w:sz="0" w:space="0" w:color="auto"/>
          </w:divBdr>
          <w:divsChild>
            <w:div w:id="321667507">
              <w:marLeft w:val="0"/>
              <w:marRight w:val="0"/>
              <w:marTop w:val="0"/>
              <w:marBottom w:val="0"/>
              <w:divBdr>
                <w:top w:val="none" w:sz="0" w:space="0" w:color="auto"/>
                <w:left w:val="none" w:sz="0" w:space="0" w:color="auto"/>
                <w:bottom w:val="none" w:sz="0" w:space="0" w:color="auto"/>
                <w:right w:val="none" w:sz="0" w:space="0" w:color="auto"/>
              </w:divBdr>
              <w:divsChild>
                <w:div w:id="15631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732647">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79721601">
      <w:bodyDiv w:val="1"/>
      <w:marLeft w:val="0"/>
      <w:marRight w:val="0"/>
      <w:marTop w:val="0"/>
      <w:marBottom w:val="0"/>
      <w:divBdr>
        <w:top w:val="none" w:sz="0" w:space="0" w:color="auto"/>
        <w:left w:val="none" w:sz="0" w:space="0" w:color="auto"/>
        <w:bottom w:val="none" w:sz="0" w:space="0" w:color="auto"/>
        <w:right w:val="none" w:sz="0" w:space="0" w:color="auto"/>
      </w:divBdr>
      <w:divsChild>
        <w:div w:id="1651714981">
          <w:marLeft w:val="0"/>
          <w:marRight w:val="0"/>
          <w:marTop w:val="0"/>
          <w:marBottom w:val="0"/>
          <w:divBdr>
            <w:top w:val="none" w:sz="0" w:space="0" w:color="auto"/>
            <w:left w:val="none" w:sz="0" w:space="0" w:color="auto"/>
            <w:bottom w:val="none" w:sz="0" w:space="0" w:color="auto"/>
            <w:right w:val="none" w:sz="0" w:space="0" w:color="auto"/>
          </w:divBdr>
          <w:divsChild>
            <w:div w:id="964578852">
              <w:marLeft w:val="0"/>
              <w:marRight w:val="0"/>
              <w:marTop w:val="0"/>
              <w:marBottom w:val="0"/>
              <w:divBdr>
                <w:top w:val="none" w:sz="0" w:space="0" w:color="auto"/>
                <w:left w:val="none" w:sz="0" w:space="0" w:color="auto"/>
                <w:bottom w:val="none" w:sz="0" w:space="0" w:color="auto"/>
                <w:right w:val="none" w:sz="0" w:space="0" w:color="auto"/>
              </w:divBdr>
              <w:divsChild>
                <w:div w:id="208391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 w:id="203681103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microsoft.com/office/2011/relationships/people" Target="people.xml"/><Relationship Id="rId23" Type="http://schemas.microsoft.com/office/2016/09/relationships/commentsIds" Target="commentsIds.xml"/><Relationship Id="rId24" Type="http://schemas.microsoft.com/office/2011/relationships/commentsExtended" Target="commentsExtended.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1DD66E32-796F-1B4E-AC6A-5E58AAB1AB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0</Pages>
  <Words>16581</Words>
  <Characters>87885</Characters>
  <Application>Microsoft Macintosh Word</Application>
  <DocSecurity>0</DocSecurity>
  <Lines>732</Lines>
  <Paragraphs>208</Paragraphs>
  <ScaleCrop>false</ScaleCrop>
  <HeadingPairs>
    <vt:vector size="2" baseType="variant">
      <vt:variant>
        <vt:lpstr>Title</vt:lpstr>
      </vt:variant>
      <vt:variant>
        <vt:i4>1</vt:i4>
      </vt:variant>
    </vt:vector>
  </HeadingPairs>
  <TitlesOfParts>
    <vt:vector size="1" baseType="lpstr">
      <vt:lpstr/>
    </vt:vector>
  </TitlesOfParts>
  <Company>Stockholms universitetsbibliotek</Company>
  <LinksUpToDate>false</LinksUpToDate>
  <CharactersWithSpaces>1042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3</cp:revision>
  <cp:lastPrinted>2019-03-11T19:47:00Z</cp:lastPrinted>
  <dcterms:created xsi:type="dcterms:W3CDTF">2019-03-11T19:47:00Z</dcterms:created>
  <dcterms:modified xsi:type="dcterms:W3CDTF">2019-03-11T19:5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true</vt:bool>
  </property>
  <property fmtid="{D5CDD505-2E9C-101B-9397-08002B2CF9AE}" pid="6" name="LinksUpToDate">
    <vt:bool>true</vt:bool>
  </property>
  <property fmtid="{D5CDD505-2E9C-101B-9397-08002B2CF9AE}" pid="7" name="ScaleCrop">
    <vt:bool>true</vt:bool>
  </property>
  <property fmtid="{D5CDD505-2E9C-101B-9397-08002B2CF9AE}" pid="8" name="ShareDoc">
    <vt:bool>true</vt:bool>
  </property>
  <property fmtid="{D5CDD505-2E9C-101B-9397-08002B2CF9AE}" pid="9" name="ZOTERO_PREF_1">
    <vt:lpwstr>&lt;data data-version="3" zotero-version="5.0.60"&gt;&lt;session id="Q2UUJzrv"/&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